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72A42169" w:rsidR="00942C81" w:rsidRDefault="00827F81"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bookmarkStart w:id="0" w:name="_Hlk172194314"/>
      <w:bookmarkEnd w:id="0"/>
      <w:r w:rsidRPr="00942C81">
        <w:rPr>
          <w:rFonts w:ascii="Times New Roman" w:hAnsi="Times New Roman" w:cstheme="majorBidi"/>
          <w:b/>
          <w:color w:val="000000" w:themeColor="text1"/>
          <w:spacing w:val="-10"/>
          <w:kern w:val="28"/>
          <w:sz w:val="28"/>
          <w:szCs w:val="48"/>
          <w14:ligatures w14:val="standardContextual"/>
        </w:rPr>
        <w:t>Impact of Ion Transport on Membrane Scaling 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12F52E21" w:rsidR="00827F81" w:rsidRDefault="00213C1D" w:rsidP="00942C81">
      <w:pPr>
        <w:widowControl/>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xml:space="preserve">Yuqin </w:t>
      </w:r>
      <w:proofErr w:type="spellStart"/>
      <w:r w:rsidRPr="00942C81">
        <w:rPr>
          <w:rFonts w:ascii="Times New Roman" w:hAnsi="Times New Roman" w:cs="Times New Roman" w:hint="eastAsia"/>
          <w:color w:val="000000"/>
          <w:spacing w:val="1"/>
          <w:sz w:val="24"/>
        </w:rPr>
        <w:t>Ni</w:t>
      </w:r>
      <w:r w:rsidR="008B31EF" w:rsidRPr="00942C81">
        <w:rPr>
          <w:rFonts w:ascii="Times New Roman" w:hAnsi="Times New Roman" w:cs="Times New Roman" w:hint="eastAsia"/>
          <w:color w:val="000000"/>
          <w:spacing w:val="1"/>
          <w:sz w:val="24"/>
          <w:vertAlign w:val="superscript"/>
        </w:rPr>
        <w:t>a,b</w:t>
      </w:r>
      <w:proofErr w:type="spellEnd"/>
      <w:r w:rsidR="004B1D61" w:rsidRPr="00942C81">
        <w:rPr>
          <w:rFonts w:ascii="Times New Roman" w:hAnsi="Times New Roman" w:cs="Times New Roman" w:hint="eastAsia"/>
          <w:color w:val="000000"/>
          <w:spacing w:val="1"/>
          <w:sz w:val="24"/>
        </w:rPr>
        <w:t xml:space="preserve">, She </w:t>
      </w:r>
      <w:proofErr w:type="spellStart"/>
      <w:r w:rsidR="004B1D61" w:rsidRPr="00942C81">
        <w:rPr>
          <w:rFonts w:ascii="Times New Roman" w:hAnsi="Times New Roman" w:cs="Times New Roman" w:hint="eastAsia"/>
          <w:color w:val="000000"/>
          <w:spacing w:val="1"/>
          <w:sz w:val="24"/>
        </w:rPr>
        <w:t>Qianhong</w:t>
      </w:r>
      <w:r w:rsidR="008B31EF" w:rsidRPr="00942C81">
        <w:rPr>
          <w:rFonts w:ascii="Times New Roman" w:hAnsi="Times New Roman" w:cs="Times New Roman" w:hint="eastAsia"/>
          <w:color w:val="000000"/>
          <w:spacing w:val="1"/>
          <w:sz w:val="24"/>
          <w:vertAlign w:val="superscript"/>
        </w:rPr>
        <w:t>a,b</w:t>
      </w:r>
      <w:proofErr w:type="spellEnd"/>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r w:rsidRPr="00A27E1B">
        <w:rPr>
          <w:rFonts w:eastAsiaTheme="minorEastAsia" w:hint="eastAsia"/>
          <w:color w:val="000000" w:themeColor="text1"/>
        </w:rPr>
        <w:lastRenderedPageBreak/>
        <w:t>Abstract</w:t>
      </w:r>
    </w:p>
    <w:p w14:paraId="46DE0FE8" w14:textId="559A75E7" w:rsidR="008977E3"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w:t>
      </w:r>
      <w:r w:rsidR="003A4421">
        <w:rPr>
          <w:rFonts w:ascii="Times New Roman" w:hAnsi="Times New Roman" w:cs="Times New Roman" w:hint="eastAsia"/>
          <w:color w:val="000000"/>
          <w:spacing w:val="1"/>
          <w:sz w:val="24"/>
        </w:rPr>
        <w:t>alt</w:t>
      </w:r>
      <w:r w:rsidRPr="003B113B">
        <w:rPr>
          <w:rFonts w:ascii="Times New Roman" w:hAnsi="Times New Roman" w:cs="Times New Roman"/>
          <w:color w:val="000000"/>
          <w:spacing w:val="1"/>
          <w:sz w:val="24"/>
        </w:rPr>
        <w:t xml:space="preserv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44FF11F1" w14:textId="15B71ED9" w:rsidR="00A909E7" w:rsidRPr="00827F81" w:rsidRDefault="003B2A2E" w:rsidP="00A27E1B">
      <w:pPr>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599E00C2" w:rsidR="00942C81"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1B399244" w14:textId="77777777" w:rsidR="00942C81" w:rsidRPr="00942C81" w:rsidRDefault="00942C81" w:rsidP="00942C81">
      <w:pPr>
        <w:pStyle w:val="report1"/>
        <w:spacing w:before="156" w:after="156"/>
        <w:rPr>
          <w:color w:val="000000" w:themeColor="text1"/>
        </w:rPr>
      </w:pPr>
      <w:r w:rsidRPr="00942C81">
        <w:rPr>
          <w:color w:val="000000" w:themeColor="text1"/>
        </w:rPr>
        <w:lastRenderedPageBreak/>
        <w:t>TOC Graphic</w:t>
      </w:r>
    </w:p>
    <w:p w14:paraId="1EBA9BF1" w14:textId="33B9B3A2" w:rsidR="000367AC" w:rsidRDefault="003A4421">
      <w:pPr>
        <w:widowControl/>
        <w:jc w:val="left"/>
        <w:rPr>
          <w:rFonts w:ascii="Times New Roman" w:hAnsi="Times New Roman" w:cs="Times New Roman"/>
          <w:b/>
          <w:bCs/>
          <w:sz w:val="24"/>
        </w:rPr>
      </w:pPr>
      <w:r>
        <w:rPr>
          <w:rFonts w:ascii="Times New Roman" w:hAnsi="Times New Roman" w:cs="Times New Roman"/>
          <w:b/>
          <w:bCs/>
          <w:noProof/>
          <w:sz w:val="24"/>
        </w:rPr>
        <w:drawing>
          <wp:inline distT="0" distB="0" distL="0" distR="0" wp14:anchorId="164FDA10" wp14:editId="4E325CE3">
            <wp:extent cx="5638813" cy="3857460"/>
            <wp:effectExtent l="0" t="0" r="0" b="0"/>
            <wp:docPr id="603872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8811" cy="3871141"/>
                    </a:xfrm>
                    <a:prstGeom prst="rect">
                      <a:avLst/>
                    </a:prstGeom>
                    <a:noFill/>
                  </pic:spPr>
                </pic:pic>
              </a:graphicData>
            </a:graphic>
          </wp:inline>
        </w:drawing>
      </w:r>
    </w:p>
    <w:p w14:paraId="420A4E32" w14:textId="77777777" w:rsidR="00942C81" w:rsidRPr="00942C81" w:rsidRDefault="00942C81" w:rsidP="00942C81">
      <w:pPr>
        <w:spacing w:line="480" w:lineRule="auto"/>
        <w:rPr>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08959FA3" w14:textId="6FA93E36" w:rsidR="00942C81" w:rsidRPr="00A27E1B" w:rsidRDefault="00A27E1B" w:rsidP="00A27E1B">
      <w:pPr>
        <w:widowControl/>
        <w:spacing w:line="480" w:lineRule="auto"/>
        <w:jc w:val="left"/>
        <w:rPr>
          <w:rFonts w:ascii="Times New Roman" w:hAnsi="Times New Roman"/>
          <w:color w:val="000000" w:themeColor="text1"/>
          <w:sz w:val="24"/>
          <w:szCs w:val="22"/>
        </w:rPr>
      </w:pPr>
      <w:r w:rsidRPr="00A27E1B">
        <w:rPr>
          <w:rFonts w:ascii="Times New Roman" w:hAnsi="Times New Roman" w:hint="eastAsia"/>
          <w:color w:val="000000" w:themeColor="text1"/>
          <w:sz w:val="24"/>
          <w:szCs w:val="22"/>
        </w:rPr>
        <w:t xml:space="preserve">The </w:t>
      </w:r>
      <w:r w:rsidRPr="00A27E1B">
        <w:rPr>
          <w:rFonts w:ascii="Times New Roman" w:hAnsi="Times New Roman"/>
          <w:color w:val="000000" w:themeColor="text1"/>
          <w:sz w:val="24"/>
          <w:szCs w:val="22"/>
        </w:rPr>
        <w:t>transport behaviors</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sidR="003A4421">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lastRenderedPageBreak/>
        <w:t>Introduction</w:t>
      </w:r>
    </w:p>
    <w:p w14:paraId="13360D9D" w14:textId="2B1D4EBB" w:rsidR="000D74CC" w:rsidRDefault="007E6227" w:rsidP="00A30DDE">
      <w:pPr>
        <w:spacing w:line="480" w:lineRule="auto"/>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30DDE">
      <w:pPr>
        <w:spacing w:line="480" w:lineRule="auto"/>
        <w:ind w:right="-14"/>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 xml:space="preserve">found scaling on cation exchange </w:t>
      </w:r>
      <w:r w:rsidR="00B81A59">
        <w:rPr>
          <w:rFonts w:ascii="Times New Roman" w:hAnsi="Times New Roman" w:cs="Times New Roman" w:hint="eastAsia"/>
          <w:color w:val="000000"/>
          <w:sz w:val="24"/>
        </w:rPr>
        <w:lastRenderedPageBreak/>
        <w:t>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w:t>
      </w:r>
      <w:r w:rsidR="00EF58EB">
        <w:rPr>
          <w:rFonts w:ascii="Times New Roman" w:hAnsi="Times New Roman" w:cs="Times New Roman" w:hint="eastAsia"/>
          <w:color w:val="000000"/>
          <w:sz w:val="24"/>
        </w:rPr>
        <w:lastRenderedPageBreak/>
        <w:t>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4EF12D01"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ere CJBPM-1 (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2879122"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5BDADB15" w14:textId="4F93EB61" w:rsidR="00B13440" w:rsidRPr="00A27E1B" w:rsidRDefault="00404887"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Protocol</w:t>
      </w:r>
    </w:p>
    <w:p w14:paraId="7850E815" w14:textId="1BF2A811" w:rsidR="00EB0221" w:rsidRPr="00EB0221"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w:t>
      </w:r>
      <w:r w:rsidR="00EC4354" w:rsidRPr="00EC4354">
        <w:rPr>
          <w:rFonts w:ascii="Times New Roman" w:hAnsi="Times New Roman" w:cs="Times New Roman"/>
          <w:sz w:val="24"/>
        </w:rPr>
        <w:lastRenderedPageBreak/>
        <w:t xml:space="preserve">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A30DDE">
      <w:pPr>
        <w:spacing w:line="480" w:lineRule="auto"/>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78066ABD" w:rsidR="007A2B57" w:rsidRPr="00A27E1B" w:rsidRDefault="00E07EEB"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184DD1D0" w14:textId="381D9CDA" w:rsidR="00EA73AB" w:rsidRDefault="00EA73AB" w:rsidP="00A30DDE">
      <w:pPr>
        <w:spacing w:line="480" w:lineRule="auto"/>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A30DDE">
      <w:pPr>
        <w:spacing w:line="480" w:lineRule="auto"/>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w:t>
      </w:r>
      <w:r w:rsidRPr="00D25CEE">
        <w:rPr>
          <w:rFonts w:ascii="Times New Roman" w:hAnsi="Times New Roman" w:cs="Times New Roman"/>
          <w:noProof/>
          <w:sz w:val="24"/>
        </w:rPr>
        <w:lastRenderedPageBreak/>
        <w:t xml:space="preserve">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30DDE">
      <w:pPr>
        <w:spacing w:line="480" w:lineRule="auto"/>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2A9973A" w14:textId="5688967D" w:rsidR="000A0AFF" w:rsidRPr="000A0AFF" w:rsidRDefault="008D6325" w:rsidP="000A0AFF">
      <w:pPr>
        <w:pStyle w:val="report3"/>
        <w:numPr>
          <w:ilvl w:val="2"/>
          <w:numId w:val="1"/>
        </w:numPr>
        <w:spacing w:before="156" w:after="156"/>
        <w:ind w:firstLineChars="0"/>
        <w:rPr>
          <w:rFonts w:eastAsiaTheme="minorEastAsia"/>
        </w:rPr>
      </w:pPr>
      <w:r w:rsidRPr="000A0AFF">
        <w:rPr>
          <w:rFonts w:hint="eastAsia"/>
        </w:rPr>
        <w:t>BMED Performan</w:t>
      </w:r>
      <w:r w:rsidRPr="000A0AFF">
        <w:rPr>
          <w:rStyle w:val="report30"/>
          <w:rFonts w:eastAsiaTheme="minorEastAsia" w:hint="eastAsia"/>
          <w:b/>
        </w:rPr>
        <w:t>ce Analysis</w:t>
      </w:r>
    </w:p>
    <w:p w14:paraId="0ACEE8AA" w14:textId="22B601A8" w:rsidR="008D6325" w:rsidRPr="00645BEB" w:rsidRDefault="008D6325" w:rsidP="00A30DDE">
      <w:pPr>
        <w:spacing w:line="480" w:lineRule="auto"/>
        <w:ind w:right="-11"/>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A30DDE">
      <w:pPr>
        <w:spacing w:line="480" w:lineRule="auto"/>
        <w:ind w:right="-11"/>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 xml:space="preserve">s Law with </w:t>
      </w:r>
      <w:r w:rsidRPr="00896C86">
        <w:rPr>
          <w:rFonts w:ascii="Times New Roman" w:hAnsi="Times New Roman" w:cs="Times New Roman" w:hint="eastAsia"/>
          <w:b/>
          <w:bCs/>
          <w:noProof/>
          <w:sz w:val="24"/>
        </w:rPr>
        <w:t>Eq. 1</w:t>
      </w:r>
      <w:r>
        <w:rPr>
          <w:rFonts w:ascii="Times New Roman" w:hAnsi="Times New Roman" w:cs="Times New Roman" w:hint="eastAsia"/>
          <w:noProof/>
          <w:sz w:val="24"/>
        </w:rPr>
        <w:t>.</w:t>
      </w:r>
    </w:p>
    <w:p w14:paraId="782D72AA" w14:textId="77777777"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222A0B11"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sidR="00B03B06">
        <w:rPr>
          <w:rFonts w:ascii="Times New Roman" w:hAnsi="Times New Roman" w:cs="Times New Roman" w:hint="eastAsia"/>
          <w:noProof/>
          <w:color w:val="000000"/>
          <w:sz w:val="24"/>
        </w:rPr>
        <w:t xml:space="preserve"> tested by </w:t>
      </w:r>
      <w:r w:rsidR="00337114">
        <w:rPr>
          <w:rFonts w:ascii="Times New Roman" w:hAnsi="Times New Roman" w:cs="Times New Roman" w:hint="eastAsia"/>
          <w:noProof/>
          <w:color w:val="000000"/>
          <w:sz w:val="24"/>
        </w:rPr>
        <w:t>the set</w:t>
      </w:r>
      <w:r w:rsidR="00DA611A">
        <w:rPr>
          <w:rFonts w:ascii="Times New Roman" w:hAnsi="Times New Roman" w:cs="Times New Roman" w:hint="eastAsia"/>
          <w:noProof/>
          <w:color w:val="000000"/>
          <w:sz w:val="24"/>
        </w:rPr>
        <w:t xml:space="preserve">up shown in </w:t>
      </w:r>
      <w:r w:rsidR="00DA611A" w:rsidRPr="00DA611A">
        <w:rPr>
          <w:rFonts w:ascii="Times New Roman" w:hAnsi="Times New Roman" w:cs="Times New Roman" w:hint="eastAsia"/>
          <w:b/>
          <w:bCs/>
          <w:noProof/>
          <w:color w:val="000000"/>
          <w:sz w:val="24"/>
        </w:rPr>
        <w:t>Figure S2</w:t>
      </w:r>
      <w:r w:rsidR="006D7B08">
        <w:rPr>
          <w:rFonts w:ascii="Times New Roman" w:hAnsi="Times New Roman" w:cs="Times New Roman" w:hint="eastAsia"/>
          <w:b/>
          <w:bCs/>
          <w:noProof/>
          <w:color w:val="000000"/>
          <w:sz w:val="24"/>
        </w:rPr>
        <w:t xml:space="preserve"> </w:t>
      </w:r>
      <w:r w:rsidR="006D7B08" w:rsidRPr="00AB4E09">
        <w:rPr>
          <w:rFonts w:ascii="Times New Roman" w:hAnsi="Times New Roman" w:cs="Times New Roman" w:hint="eastAsia"/>
          <w:noProof/>
          <w:color w:val="000000"/>
          <w:sz w:val="24"/>
        </w:rPr>
        <w:t xml:space="preserve">and calculated </w:t>
      </w:r>
      <w:r w:rsidR="00AB4E09" w:rsidRPr="00AB4E09">
        <w:rPr>
          <w:rFonts w:ascii="Times New Roman" w:hAnsi="Times New Roman" w:cs="Times New Roman" w:hint="eastAsia"/>
          <w:noProof/>
          <w:color w:val="000000"/>
          <w:sz w:val="24"/>
        </w:rPr>
        <w:t>from</w:t>
      </w:r>
      <w:r w:rsidR="00AB4E09">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sidR="00DA611A">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 xml:space="preserve">). The chamber </w:t>
      </w:r>
      <w:r>
        <w:rPr>
          <w:rFonts w:ascii="Times New Roman" w:hAnsi="Times New Roman" w:cs="Times New Roman" w:hint="eastAsia"/>
          <w:noProof/>
          <w:color w:val="000000"/>
          <w:sz w:val="24"/>
        </w:rPr>
        <w:lastRenderedPageBreak/>
        <w:t>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2594B018"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6A1F8C55"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4974E7" w:rsidRDefault="00000000"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0A2C3F4D" w14:textId="1C2338BA" w:rsidR="004974E7" w:rsidRDefault="004C4299" w:rsidP="000A0AFF">
      <w:pPr>
        <w:pStyle w:val="report3"/>
        <w:numPr>
          <w:ilvl w:val="2"/>
          <w:numId w:val="1"/>
        </w:numPr>
        <w:spacing w:before="156" w:after="156"/>
        <w:ind w:firstLineChars="0"/>
        <w:rPr>
          <w:rFonts w:eastAsiaTheme="minorEastAsia"/>
        </w:rPr>
      </w:pPr>
      <w:r>
        <w:rPr>
          <w:rFonts w:eastAsiaTheme="minorEastAsia" w:hint="eastAsia"/>
        </w:rPr>
        <w:t>R</w:t>
      </w:r>
      <w:r w:rsidR="000A0AFF">
        <w:rPr>
          <w:rFonts w:eastAsiaTheme="minorEastAsia" w:hint="eastAsia"/>
        </w:rPr>
        <w:t xml:space="preserve">eversibility </w:t>
      </w:r>
      <w:r>
        <w:rPr>
          <w:rFonts w:eastAsiaTheme="minorEastAsia" w:hint="eastAsia"/>
        </w:rPr>
        <w:t>T</w:t>
      </w:r>
      <w:r w:rsidR="000A0AFF">
        <w:rPr>
          <w:rFonts w:eastAsiaTheme="minorEastAsia" w:hint="eastAsia"/>
        </w:rPr>
        <w:t>ests of BMED</w:t>
      </w:r>
    </w:p>
    <w:p w14:paraId="34D73D20" w14:textId="46126616" w:rsidR="004C4299" w:rsidRPr="00BC756A" w:rsidRDefault="004C4299" w:rsidP="004C4299">
      <w:pPr>
        <w:spacing w:line="480" w:lineRule="auto"/>
        <w:rPr>
          <w:rFonts w:ascii="Times New Roman" w:hAnsi="Times New Roman" w:cs="Times New Roman"/>
          <w:sz w:val="24"/>
        </w:rPr>
      </w:pPr>
      <w:r w:rsidRPr="00E61037">
        <w:rPr>
          <w:rFonts w:ascii="Times New Roman" w:hAnsi="Times New Roman" w:cs="Times New Roman"/>
          <w:sz w:val="24"/>
        </w:rPr>
        <w:t>To</w:t>
      </w:r>
      <w:r w:rsidRPr="00E61037">
        <w:rPr>
          <w:rFonts w:ascii="Times New Roman" w:hAnsi="Times New Roman" w:cs="Times New Roman" w:hint="eastAsia"/>
          <w:sz w:val="24"/>
        </w:rPr>
        <w:t xml:space="preserve"> understand whether the performance of scaled membrane would decrease after removing scaling, </w:t>
      </w:r>
      <w:r>
        <w:rPr>
          <w:rFonts w:ascii="Times New Roman" w:hAnsi="Times New Roman" w:cs="Times New Roman" w:hint="eastAsia"/>
          <w:sz w:val="24"/>
        </w:rPr>
        <w:t>recycling</w:t>
      </w:r>
      <w:r w:rsidRPr="00E61037">
        <w:rPr>
          <w:rFonts w:ascii="Times New Roman" w:hAnsi="Times New Roman" w:cs="Times New Roman" w:hint="eastAsia"/>
          <w:sz w:val="24"/>
        </w:rPr>
        <w:t xml:space="preserve"> test</w:t>
      </w:r>
      <w:r>
        <w:rPr>
          <w:rFonts w:ascii="Times New Roman" w:hAnsi="Times New Roman" w:cs="Times New Roman" w:hint="eastAsia"/>
          <w:sz w:val="24"/>
        </w:rPr>
        <w:t>s</w:t>
      </w:r>
      <w:r w:rsidRPr="00E61037">
        <w:rPr>
          <w:rFonts w:ascii="Times New Roman" w:hAnsi="Times New Roman" w:cs="Times New Roman" w:hint="eastAsia"/>
          <w:sz w:val="24"/>
        </w:rPr>
        <w:t xml:space="preserve"> w</w:t>
      </w:r>
      <w:r>
        <w:rPr>
          <w:rFonts w:ascii="Times New Roman" w:hAnsi="Times New Roman" w:cs="Times New Roman" w:hint="eastAsia"/>
          <w:sz w:val="24"/>
        </w:rPr>
        <w:t>ere</w:t>
      </w:r>
      <w:r w:rsidRPr="00E61037">
        <w:rPr>
          <w:rFonts w:ascii="Times New Roman" w:hAnsi="Times New Roman" w:cs="Times New Roman" w:hint="eastAsia"/>
          <w:sz w:val="24"/>
        </w:rPr>
        <w:t xml:space="preserve"> performed</w:t>
      </w:r>
      <w:r>
        <w:rPr>
          <w:rFonts w:ascii="Times New Roman" w:hAnsi="Times New Roman" w:cs="Times New Roman" w:hint="eastAsia"/>
          <w:sz w:val="24"/>
        </w:rPr>
        <w:t>.</w:t>
      </w:r>
      <w:r w:rsidRPr="00E61037">
        <w:rPr>
          <w:rFonts w:ascii="Times New Roman" w:hAnsi="Times New Roman" w:cs="Times New Roman" w:hint="eastAsia"/>
          <w:sz w:val="24"/>
        </w:rPr>
        <w:t xml:space="preserve"> </w:t>
      </w:r>
      <w:r>
        <w:rPr>
          <w:rFonts w:ascii="Times New Roman" w:hAnsi="Times New Roman" w:cs="Times New Roman" w:hint="eastAsia"/>
          <w:sz w:val="24"/>
        </w:rPr>
        <w:t>After tests in SWB, the stack was cleaned with DI water for 10 minutes. The stack was</w:t>
      </w:r>
      <w:r w:rsidRPr="001B3269">
        <w:rPr>
          <w:rFonts w:ascii="Times New Roman" w:hAnsi="Times New Roman" w:cs="Times New Roman" w:hint="eastAsia"/>
          <w:sz w:val="24"/>
        </w:rPr>
        <w:t xml:space="preserve"> </w:t>
      </w:r>
      <w:r w:rsidRPr="001B3269">
        <w:rPr>
          <w:rFonts w:ascii="Times New Roman" w:hAnsi="Times New Roman" w:cs="Times New Roman"/>
          <w:sz w:val="24"/>
        </w:rPr>
        <w:t>disassembled,</w:t>
      </w:r>
      <w:r>
        <w:rPr>
          <w:rFonts w:ascii="Times New Roman" w:hAnsi="Times New Roman" w:cs="Times New Roman" w:hint="eastAsia"/>
          <w:sz w:val="24"/>
        </w:rPr>
        <w:t xml:space="preserve"> and</w:t>
      </w:r>
      <w:r w:rsidRPr="001B3269">
        <w:rPr>
          <w:rFonts w:ascii="Times New Roman" w:hAnsi="Times New Roman" w:cs="Times New Roman" w:hint="eastAsia"/>
          <w:sz w:val="24"/>
        </w:rPr>
        <w:t xml:space="preserve"> the membrane</w:t>
      </w:r>
      <w:r>
        <w:rPr>
          <w:rFonts w:ascii="Times New Roman" w:hAnsi="Times New Roman" w:cs="Times New Roman" w:hint="eastAsia"/>
          <w:sz w:val="24"/>
        </w:rPr>
        <w:t xml:space="preserve"> was</w:t>
      </w:r>
      <w:r w:rsidRPr="001B3269">
        <w:rPr>
          <w:rFonts w:ascii="Times New Roman" w:hAnsi="Times New Roman" w:cs="Times New Roman" w:hint="eastAsia"/>
          <w:sz w:val="24"/>
        </w:rPr>
        <w:t xml:space="preserve"> taken out for flushing</w:t>
      </w:r>
      <w:r>
        <w:rPr>
          <w:rFonts w:ascii="Times New Roman" w:hAnsi="Times New Roman" w:cs="Times New Roman" w:hint="eastAsia"/>
          <w:sz w:val="24"/>
        </w:rPr>
        <w:t>. T</w:t>
      </w:r>
      <w:r w:rsidRPr="001B3269">
        <w:rPr>
          <w:rFonts w:ascii="Times New Roman" w:hAnsi="Times New Roman" w:cs="Times New Roman" w:hint="eastAsia"/>
          <w:sz w:val="24"/>
        </w:rPr>
        <w:t xml:space="preserve">he scaling on the membrane </w:t>
      </w:r>
      <w:r>
        <w:rPr>
          <w:rFonts w:ascii="Times New Roman" w:hAnsi="Times New Roman" w:cs="Times New Roman" w:hint="eastAsia"/>
          <w:sz w:val="24"/>
        </w:rPr>
        <w:t>was</w:t>
      </w:r>
      <w:r w:rsidRPr="001B3269">
        <w:rPr>
          <w:rFonts w:ascii="Times New Roman" w:hAnsi="Times New Roman" w:cs="Times New Roman" w:hint="eastAsia"/>
          <w:sz w:val="24"/>
        </w:rPr>
        <w:t xml:space="preserve"> rinsed </w:t>
      </w:r>
      <w:r>
        <w:rPr>
          <w:rFonts w:ascii="Times New Roman" w:hAnsi="Times New Roman" w:cs="Times New Roman" w:hint="eastAsia"/>
          <w:sz w:val="24"/>
        </w:rPr>
        <w:t>with DI water</w:t>
      </w:r>
      <w:r w:rsidRPr="001B3269">
        <w:rPr>
          <w:rFonts w:ascii="Times New Roman" w:hAnsi="Times New Roman" w:cs="Times New Roman" w:hint="eastAsia"/>
          <w:sz w:val="24"/>
        </w:rPr>
        <w:t>.</w:t>
      </w:r>
      <w:r>
        <w:rPr>
          <w:rFonts w:ascii="Times New Roman" w:hAnsi="Times New Roman" w:cs="Times New Roman" w:hint="eastAsia"/>
          <w:sz w:val="24"/>
        </w:rPr>
        <w:t xml:space="preserve"> Then the membranes (named as scaled membrane) were reassembled in the stack. </w:t>
      </w:r>
      <w:r>
        <w:rPr>
          <w:rFonts w:ascii="Times New Roman" w:hAnsi="Times New Roman" w:cs="Times New Roman"/>
          <w:sz w:val="24"/>
        </w:rPr>
        <w:t>T</w:t>
      </w:r>
      <w:r>
        <w:rPr>
          <w:rFonts w:ascii="Times New Roman" w:hAnsi="Times New Roman" w:cs="Times New Roman" w:hint="eastAsia"/>
          <w:sz w:val="24"/>
        </w:rPr>
        <w:t>he cleaning of stack with DI water was r</w:t>
      </w:r>
      <w:r w:rsidRPr="00B0561E">
        <w:rPr>
          <w:rFonts w:ascii="Times New Roman" w:hAnsi="Times New Roman" w:cs="Times New Roman" w:hint="eastAsia"/>
          <w:sz w:val="24"/>
        </w:rPr>
        <w:t>epeat</w:t>
      </w:r>
      <w:r>
        <w:rPr>
          <w:rFonts w:ascii="Times New Roman" w:hAnsi="Times New Roman" w:cs="Times New Roman" w:hint="eastAsia"/>
          <w:sz w:val="24"/>
        </w:rPr>
        <w:t>ed</w:t>
      </w:r>
      <w:r w:rsidRPr="00B0561E">
        <w:rPr>
          <w:rFonts w:ascii="Times New Roman" w:hAnsi="Times New Roman" w:cs="Times New Roman" w:hint="eastAsia"/>
          <w:sz w:val="24"/>
        </w:rPr>
        <w:t xml:space="preserve"> </w:t>
      </w:r>
      <w:r>
        <w:rPr>
          <w:rFonts w:ascii="Times New Roman" w:hAnsi="Times New Roman" w:cs="Times New Roman" w:hint="eastAsia"/>
          <w:sz w:val="24"/>
        </w:rPr>
        <w:t xml:space="preserve">several times </w:t>
      </w:r>
      <w:r w:rsidRPr="00B0561E">
        <w:rPr>
          <w:rFonts w:ascii="Times New Roman" w:hAnsi="Times New Roman" w:cs="Times New Roman" w:hint="eastAsia"/>
          <w:sz w:val="24"/>
        </w:rPr>
        <w:t xml:space="preserve">until the conductivity of the </w:t>
      </w:r>
      <w:r>
        <w:rPr>
          <w:rFonts w:ascii="Times New Roman" w:hAnsi="Times New Roman" w:cs="Times New Roman" w:hint="eastAsia"/>
          <w:sz w:val="24"/>
        </w:rPr>
        <w:t>flushing</w:t>
      </w:r>
      <w:r w:rsidRPr="00B0561E">
        <w:rPr>
          <w:rFonts w:ascii="Times New Roman" w:hAnsi="Times New Roman" w:cs="Times New Roman" w:hint="eastAsia"/>
          <w:sz w:val="24"/>
        </w:rPr>
        <w:t xml:space="preserve"> water </w:t>
      </w:r>
      <w:r>
        <w:rPr>
          <w:rFonts w:ascii="Times New Roman" w:hAnsi="Times New Roman" w:cs="Times New Roman" w:hint="eastAsia"/>
          <w:sz w:val="24"/>
        </w:rPr>
        <w:t>was</w:t>
      </w:r>
      <w:r w:rsidRPr="00B0561E">
        <w:rPr>
          <w:rFonts w:ascii="Times New Roman" w:hAnsi="Times New Roman" w:cs="Times New Roman" w:hint="eastAsia"/>
          <w:sz w:val="24"/>
        </w:rPr>
        <w:t xml:space="preserve"> </w:t>
      </w:r>
      <w:r>
        <w:rPr>
          <w:rFonts w:ascii="Times New Roman" w:hAnsi="Times New Roman" w:cs="Times New Roman" w:hint="eastAsia"/>
          <w:sz w:val="24"/>
        </w:rPr>
        <w:t>below</w:t>
      </w:r>
      <w:r w:rsidRPr="00B0561E">
        <w:rPr>
          <w:rFonts w:ascii="Times New Roman" w:hAnsi="Times New Roman" w:cs="Times New Roman" w:hint="eastAsia"/>
          <w:sz w:val="24"/>
        </w:rPr>
        <w:t xml:space="preserve"> 5</w:t>
      </w:r>
      <w:r>
        <w:rPr>
          <w:rFonts w:ascii="Times New Roman" w:hAnsi="Times New Roman" w:cs="Times New Roman" w:hint="eastAsia"/>
          <w:sz w:val="24"/>
        </w:rPr>
        <w:t xml:space="preserve"> </w:t>
      </w:r>
      <w:proofErr w:type="spellStart"/>
      <w:r w:rsidRPr="00B74E2D">
        <w:rPr>
          <w:rFonts w:ascii="Times New Roman" w:hAnsi="Times New Roman" w:cs="Times New Roman"/>
          <w:sz w:val="24"/>
        </w:rPr>
        <w:t>μ</w:t>
      </w:r>
      <w:r>
        <w:rPr>
          <w:rFonts w:ascii="Times New Roman" w:hAnsi="Times New Roman" w:cs="Times New Roman" w:hint="eastAsia"/>
          <w:sz w:val="24"/>
        </w:rPr>
        <w:t>S</w:t>
      </w:r>
      <w:proofErr w:type="spellEnd"/>
      <w:r>
        <w:rPr>
          <w:rFonts w:ascii="Times New Roman" w:hAnsi="Times New Roman" w:cs="Times New Roman" w:hint="eastAsia"/>
          <w:sz w:val="24"/>
        </w:rPr>
        <w:t>/cm</w:t>
      </w:r>
      <w:r w:rsidRPr="00B0561E">
        <w:rPr>
          <w:rFonts w:ascii="Times New Roman" w:hAnsi="Times New Roman" w:cs="Times New Roman" w:hint="eastAsia"/>
          <w:sz w:val="24"/>
        </w:rPr>
        <w:t>.</w:t>
      </w:r>
      <w:r>
        <w:rPr>
          <w:rFonts w:ascii="Times New Roman" w:hAnsi="Times New Roman" w:cs="Times New Roman" w:hint="eastAsia"/>
          <w:sz w:val="24"/>
        </w:rPr>
        <w:t xml:space="preserve"> The stack was used to run the test with NaCl to measure the performance of BMED system with </w:t>
      </w:r>
      <w:r>
        <w:rPr>
          <w:rFonts w:ascii="Times New Roman" w:hAnsi="Times New Roman" w:cs="Times New Roman"/>
          <w:sz w:val="24"/>
        </w:rPr>
        <w:t>scaled</w:t>
      </w:r>
      <w:r>
        <w:rPr>
          <w:rFonts w:ascii="Times New Roman" w:hAnsi="Times New Roman" w:cs="Times New Roman" w:hint="eastAsia"/>
          <w:sz w:val="24"/>
        </w:rPr>
        <w:t xml:space="preserve"> membranes. </w:t>
      </w:r>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23FF726" w:rsidR="00357B6E" w:rsidRPr="00093AC9" w:rsidRDefault="0018574E" w:rsidP="00093AC9">
      <w:pPr>
        <w:pStyle w:val="report2"/>
        <w:numPr>
          <w:ilvl w:val="1"/>
          <w:numId w:val="1"/>
        </w:numPr>
        <w:ind w:left="420" w:hanging="420"/>
        <w:rPr>
          <w:rFonts w:eastAsiaTheme="minorEastAsia"/>
          <w:iCs/>
          <w:color w:val="000000" w:themeColor="text1"/>
        </w:rPr>
      </w:pPr>
      <w:r w:rsidRPr="00093AC9">
        <w:rPr>
          <w:rFonts w:eastAsiaTheme="minorEastAsia" w:hint="eastAsia"/>
          <w:iCs/>
          <w:color w:val="000000" w:themeColor="text1"/>
        </w:rPr>
        <w:t xml:space="preserve">Characterization of scaling in BMED </w:t>
      </w:r>
      <w:r w:rsidR="002A1250" w:rsidRPr="00093AC9">
        <w:rPr>
          <w:rFonts w:eastAsiaTheme="minorEastAsia" w:hint="eastAsia"/>
          <w:iCs/>
          <w:color w:val="000000" w:themeColor="text1"/>
        </w:rPr>
        <w:t>treating SWB</w:t>
      </w:r>
    </w:p>
    <w:p w14:paraId="0F98DC04" w14:textId="1086348C"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w:t>
      </w:r>
      <w:r w:rsidR="00EF4C35">
        <w:rPr>
          <w:rFonts w:ascii="Times New Roman" w:hAnsi="Times New Roman" w:cs="Times New Roman" w:hint="eastAsia"/>
          <w:sz w:val="24"/>
        </w:rPr>
        <w:lastRenderedPageBreak/>
        <w:t xml:space="preserve">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CE2CD3">
        <w:rPr>
          <w:rFonts w:ascii="Times New Roman" w:hAnsi="Times New Roman" w:cs="Times New Roman" w:hint="eastAsia"/>
          <w:b/>
          <w:bCs/>
          <w:sz w:val="24"/>
        </w:rPr>
        <w:t>6</w:t>
      </w:r>
      <w:r w:rsidR="00A57D5B" w:rsidRPr="004556C3">
        <w:rPr>
          <w:rFonts w:ascii="Times New Roman" w:hAnsi="Times New Roman" w:cs="Times New Roman"/>
          <w:b/>
          <w:bCs/>
          <w:sz w:val="24"/>
        </w:rPr>
        <w:t xml:space="preserve">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7C42CACB"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r w:rsidR="00B46E24" w:rsidRPr="00CE2CD3">
        <w:rPr>
          <w:rFonts w:ascii="Times New Roman" w:hAnsi="Times New Roman" w:cs="Times New Roman" w:hint="eastAsia"/>
          <w:b/>
          <w:bCs/>
          <w:sz w:val="24"/>
        </w:rPr>
        <w:t>S</w:t>
      </w:r>
      <w:r w:rsidR="00CE2CD3">
        <w:rPr>
          <w:rFonts w:ascii="Times New Roman" w:hAnsi="Times New Roman" w:cs="Times New Roman" w:hint="eastAsia"/>
          <w:b/>
          <w:bCs/>
          <w:sz w:val="24"/>
        </w:rPr>
        <w:t xml:space="preserve">5 </w:t>
      </w:r>
      <w:r w:rsidR="00B46E24" w:rsidRPr="00CE2CD3">
        <w:rPr>
          <w:rFonts w:ascii="Times New Roman" w:hAnsi="Times New Roman" w:cs="Times New Roman" w:hint="eastAsia"/>
          <w:b/>
          <w:bCs/>
          <w:sz w:val="24"/>
        </w:rPr>
        <w:t>a</w:t>
      </w:r>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E576A9">
        <w:rPr>
          <w:rFonts w:ascii="Times New Roman" w:hAnsi="Times New Roman" w:cs="Times New Roman" w:hint="eastAsia"/>
          <w:b/>
          <w:bCs/>
          <w:sz w:val="24"/>
        </w:rPr>
        <w:t xml:space="preserve">5 </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r w:rsidR="00153CC3" w:rsidRPr="00E576A9">
        <w:rPr>
          <w:rFonts w:ascii="Times New Roman" w:hAnsi="Times New Roman" w:cs="Times New Roman" w:hint="eastAsia"/>
          <w:b/>
          <w:bCs/>
          <w:sz w:val="24"/>
        </w:rPr>
        <w:t>S</w:t>
      </w:r>
      <w:r w:rsidR="00E576A9">
        <w:rPr>
          <w:rFonts w:ascii="Times New Roman" w:hAnsi="Times New Roman" w:cs="Times New Roman" w:hint="eastAsia"/>
          <w:b/>
          <w:bCs/>
          <w:sz w:val="24"/>
        </w:rPr>
        <w:t xml:space="preserve">5 </w:t>
      </w:r>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2EAAA072" w:rsidR="00247712" w:rsidRPr="007730EE" w:rsidRDefault="007730EE" w:rsidP="00247712">
      <w:pPr>
        <w:keepNext/>
        <w:spacing w:line="480" w:lineRule="auto"/>
        <w:rPr>
          <w:rFonts w:hint="eastAsia"/>
        </w:rPr>
      </w:pPr>
      <w:ins w:id="2" w:author="#NI YUQIN#" w:date="2025-04-28T13:48:00Z" w16du:dateUtc="2025-04-28T05:48:00Z">
        <w:r>
          <w:rPr>
            <w:rFonts w:hint="eastAsia"/>
            <w:noProof/>
          </w:rPr>
          <w:lastRenderedPageBreak/>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3E4732E5" w:rsidR="009B54DB" w:rsidRPr="0067631F" w:rsidRDefault="00247712" w:rsidP="005708A9">
      <w:pPr>
        <w:pStyle w:val="aa"/>
        <w:spacing w:after="240"/>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600522">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8ADDEBB" w14:textId="58556E5D" w:rsidR="00907900" w:rsidRDefault="002B5B57" w:rsidP="00A30DDE">
      <w:pPr>
        <w:spacing w:line="480" w:lineRule="auto"/>
        <w:rPr>
          <w:rFonts w:ascii="Times New Roman" w:hAnsi="Times New Roman" w:cs="Times New Roman"/>
          <w:sz w:val="24"/>
        </w:rPr>
      </w:pPr>
      <w:r>
        <w:rPr>
          <w:rFonts w:ascii="Times New Roman" w:hAnsi="Times New Roman" w:cs="Times New Roman" w:hint="eastAsia"/>
          <w:sz w:val="24"/>
        </w:rPr>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 xml:space="preserve">) </w:t>
      </w:r>
      <w:r w:rsidR="00573206">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 </w:instrText>
      </w:r>
      <w:r w:rsidR="00135A2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DATA </w:instrText>
      </w:r>
      <w:r w:rsidR="00135A2C">
        <w:rPr>
          <w:rFonts w:ascii="Times New Roman" w:hAnsi="Times New Roman" w:cs="Times New Roman"/>
          <w:sz w:val="24"/>
        </w:rPr>
      </w:r>
      <w:r w:rsidR="00135A2C">
        <w:rPr>
          <w:rFonts w:ascii="Times New Roman" w:hAnsi="Times New Roman" w:cs="Times New Roman"/>
          <w:sz w:val="24"/>
        </w:rPr>
        <w:fldChar w:fldCharType="end"/>
      </w:r>
      <w:r w:rsidR="00573206">
        <w:rPr>
          <w:rFonts w:ascii="Times New Roman" w:hAnsi="Times New Roman" w:cs="Times New Roman"/>
          <w:sz w:val="24"/>
        </w:rPr>
      </w:r>
      <w:r w:rsidR="00573206">
        <w:rPr>
          <w:rFonts w:ascii="Times New Roman" w:hAnsi="Times New Roman" w:cs="Times New Roman"/>
          <w:sz w:val="24"/>
        </w:rPr>
        <w:fldChar w:fldCharType="separate"/>
      </w:r>
      <w:r w:rsidR="00135A2C" w:rsidRPr="00135A2C">
        <w:rPr>
          <w:rFonts w:ascii="Times New Roman" w:hAnsi="Times New Roman" w:cs="Times New Roman"/>
          <w:noProof/>
          <w:sz w:val="24"/>
          <w:vertAlign w:val="superscript"/>
        </w:rPr>
        <w:t>34, 42, 43</w:t>
      </w:r>
      <w:r w:rsidR="00573206">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6F0811BA" w14:textId="4A1E0155" w:rsidR="006D5AC6" w:rsidRPr="00093AC9" w:rsidRDefault="006D5AC6" w:rsidP="00C314F2">
      <w:pPr>
        <w:pStyle w:val="report2"/>
      </w:pPr>
      <w:r>
        <w:rPr>
          <w:rFonts w:hint="eastAsia"/>
        </w:rPr>
        <w:lastRenderedPageBreak/>
        <w:t xml:space="preserve"> </w:t>
      </w:r>
      <w:r w:rsidR="00C314F2">
        <w:rPr>
          <w:rFonts w:eastAsiaTheme="minorEastAsia" w:hint="eastAsia"/>
        </w:rPr>
        <w:t xml:space="preserve">3.2 </w:t>
      </w:r>
      <w:r w:rsidRPr="00093AC9">
        <w:t>Influence of scaling on BMED performance and efficiency</w:t>
      </w:r>
    </w:p>
    <w:p w14:paraId="239D050F" w14:textId="6127704F" w:rsidR="006D5AC6" w:rsidRDefault="00DA5DC9" w:rsidP="006D5AC6">
      <w:pPr>
        <w:keepNext/>
        <w:spacing w:line="480" w:lineRule="auto"/>
        <w:rPr>
          <w:rFonts w:hint="eastAsia"/>
        </w:rPr>
      </w:pPr>
      <w:r>
        <w:rPr>
          <w:rFonts w:hint="eastAsia"/>
          <w:noProof/>
        </w:rPr>
        <w:drawing>
          <wp:inline distT="0" distB="0" distL="0" distR="0" wp14:anchorId="3F06C75F" wp14:editId="2E7E21C8">
            <wp:extent cx="5725158" cy="4247626"/>
            <wp:effectExtent l="0" t="0" r="0" b="635"/>
            <wp:docPr id="18560261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1674" cy="4259879"/>
                    </a:xfrm>
                    <a:prstGeom prst="rect">
                      <a:avLst/>
                    </a:prstGeom>
                    <a:noFill/>
                  </pic:spPr>
                </pic:pic>
              </a:graphicData>
            </a:graphic>
          </wp:inline>
        </w:drawing>
      </w:r>
    </w:p>
    <w:p w14:paraId="45F72799" w14:textId="1064108A" w:rsidR="006D5AC6" w:rsidRPr="00FF6E86" w:rsidRDefault="006D5AC6" w:rsidP="005B58A8">
      <w:pPr>
        <w:spacing w:after="240"/>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00600522">
        <w:rPr>
          <w:rFonts w:ascii="Times New Roman" w:hAnsi="Times New Roman" w:cs="Times New Roman"/>
          <w:noProof/>
          <w:sz w:val="24"/>
        </w:rPr>
        <w:t>2</w:t>
      </w:r>
      <w:r w:rsidRPr="00941B25">
        <w:rPr>
          <w:rFonts w:ascii="Times New Roman" w:hAnsi="Times New Roman" w:cs="Times New Roman"/>
          <w:sz w:val="24"/>
        </w:rPr>
        <w:fldChar w:fldCharType="end"/>
      </w:r>
      <w:r w:rsidRPr="00FF6E86">
        <w:rPr>
          <w:rFonts w:ascii="Times New Roman" w:hAnsi="Times New Roman" w:cs="Times New Roman"/>
          <w:sz w:val="24"/>
        </w:rPr>
        <w:t xml:space="preserve"> </w:t>
      </w:r>
      <w:r>
        <w:rPr>
          <w:rFonts w:ascii="Times New Roman" w:hAnsi="Times New Roman" w:cs="Times New Roman" w:hint="eastAsia"/>
          <w:sz w:val="24"/>
        </w:rPr>
        <w:t xml:space="preserve">(a) The </w:t>
      </w:r>
      <w:r w:rsidRPr="0003686D">
        <w:rPr>
          <w:rFonts w:ascii="Times New Roman" w:hAnsi="Times New Roman" w:cs="Times New Roman" w:hint="eastAsia"/>
          <w:sz w:val="24"/>
        </w:rPr>
        <w:t xml:space="preserve">concentration of </w:t>
      </w:r>
      <w:r>
        <w:rPr>
          <w:rFonts w:ascii="Times New Roman" w:hAnsi="Times New Roman" w:cs="Times New Roman" w:hint="eastAsia"/>
          <w:sz w:val="24"/>
        </w:rPr>
        <w:t xml:space="preserve">generated </w:t>
      </w:r>
      <w:r w:rsidRPr="0003686D">
        <w:rPr>
          <w:rFonts w:ascii="Times New Roman" w:hAnsi="Times New Roman" w:cs="Times New Roman" w:hint="eastAsia"/>
          <w:sz w:val="24"/>
        </w:rPr>
        <w:t>acid</w:t>
      </w:r>
      <w:r>
        <w:rPr>
          <w:rFonts w:ascii="Times New Roman" w:hAnsi="Times New Roman" w:cs="Times New Roman" w:hint="eastAsia"/>
          <w:sz w:val="24"/>
        </w:rPr>
        <w:t xml:space="preserve">; (b) The concentration of generated base; (c) the </w:t>
      </w:r>
      <w:r w:rsidR="008C7347">
        <w:rPr>
          <w:rFonts w:ascii="Times New Roman" w:hAnsi="Times New Roman" w:cs="Times New Roman" w:hint="eastAsia"/>
          <w:sz w:val="24"/>
        </w:rPr>
        <w:t>pH</w:t>
      </w:r>
      <w:r>
        <w:rPr>
          <w:rFonts w:ascii="Times New Roman" w:hAnsi="Times New Roman" w:cs="Times New Roman" w:hint="eastAsia"/>
          <w:sz w:val="24"/>
        </w:rPr>
        <w:t xml:space="preserve"> change in the SC; (d) </w:t>
      </w:r>
      <w:r w:rsidRPr="00424A4B">
        <w:rPr>
          <w:rFonts w:ascii="Times New Roman" w:hAnsi="Times New Roman" w:cs="Times New Roman"/>
          <w:sz w:val="24"/>
        </w:rPr>
        <w:t>Variation of stack resistance, chamber resistance and membrane resistance</w:t>
      </w:r>
      <w:r>
        <w:rPr>
          <w:rFonts w:ascii="Times New Roman" w:hAnsi="Times New Roman" w:cs="Times New Roman" w:hint="eastAsia"/>
          <w:sz w:val="24"/>
        </w:rPr>
        <w:t xml:space="preserve"> during BMED treating different solutions.</w:t>
      </w:r>
    </w:p>
    <w:p w14:paraId="35B6E695" w14:textId="5BBBF9D7" w:rsidR="006D5AC6" w:rsidRDefault="006D5AC6" w:rsidP="006D5AC6">
      <w:pPr>
        <w:spacing w:line="480" w:lineRule="auto"/>
        <w:rPr>
          <w:rFonts w:ascii="Times New Roman" w:hAnsi="Times New Roman" w:cs="Times New Roman"/>
          <w:sz w:val="24"/>
        </w:rPr>
      </w:pPr>
      <w:r w:rsidRPr="006E24DA">
        <w:rPr>
          <w:rFonts w:ascii="Times New Roman" w:hAnsi="Times New Roman" w:cs="Times New Roman"/>
          <w:sz w:val="24"/>
        </w:rPr>
        <w:t>Scaling seriously affected the BMED performance</w:t>
      </w:r>
      <w:r>
        <w:rPr>
          <w:rFonts w:ascii="Times New Roman" w:hAnsi="Times New Roman" w:cs="Times New Roman" w:hint="eastAsia"/>
          <w:sz w:val="24"/>
        </w:rPr>
        <w:t>, including the concentration of product (</w:t>
      </w:r>
      <w:r w:rsidRPr="006D508A">
        <w:rPr>
          <w:rFonts w:ascii="Times New Roman" w:hAnsi="Times New Roman" w:cs="Times New Roman" w:hint="eastAsia"/>
          <w:b/>
          <w:bCs/>
          <w:sz w:val="24"/>
        </w:rPr>
        <w:t xml:space="preserve">Figure </w:t>
      </w:r>
      <w:r w:rsidR="006E337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 xml:space="preserve">), </w:t>
      </w:r>
      <w:r w:rsidR="006E3372">
        <w:rPr>
          <w:rFonts w:ascii="Times New Roman" w:hAnsi="Times New Roman" w:cs="Times New Roman" w:hint="eastAsia"/>
          <w:sz w:val="24"/>
        </w:rPr>
        <w:t>pH change in the SC</w:t>
      </w:r>
      <w:r>
        <w:rPr>
          <w:rFonts w:ascii="Times New Roman" w:hAnsi="Times New Roman" w:cs="Times New Roman" w:hint="eastAsia"/>
          <w:sz w:val="24"/>
        </w:rPr>
        <w:t xml:space="preserv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c</w:t>
      </w:r>
      <w:r>
        <w:rPr>
          <w:rFonts w:ascii="Times New Roman" w:hAnsi="Times New Roman" w:cs="Times New Roman" w:hint="eastAsia"/>
          <w:sz w:val="24"/>
        </w:rPr>
        <w:t>), the system resistanc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d</w:t>
      </w:r>
      <w:r>
        <w:rPr>
          <w:rFonts w:ascii="Times New Roman" w:hAnsi="Times New Roman" w:cs="Times New Roman" w:hint="eastAsia"/>
          <w:sz w:val="24"/>
        </w:rPr>
        <w:t xml:space="preserve">), and </w:t>
      </w:r>
      <w:r>
        <w:rPr>
          <w:rFonts w:ascii="Times New Roman" w:hAnsi="Times New Roman" w:cs="Times New Roman"/>
          <w:sz w:val="24"/>
        </w:rPr>
        <w:t>energy</w:t>
      </w:r>
      <w:r>
        <w:rPr>
          <w:rFonts w:ascii="Times New Roman" w:hAnsi="Times New Roman" w:cs="Times New Roman" w:hint="eastAsia"/>
          <w:sz w:val="24"/>
        </w:rPr>
        <w:t xml:space="preserve"> consumption (</w:t>
      </w:r>
      <w:r w:rsidRPr="006D508A">
        <w:rPr>
          <w:rFonts w:ascii="Times New Roman" w:hAnsi="Times New Roman" w:cs="Times New Roman" w:hint="eastAsia"/>
          <w:b/>
          <w:bCs/>
          <w:sz w:val="24"/>
        </w:rPr>
        <w:t>Figure S</w:t>
      </w:r>
      <w:r w:rsidR="00660670">
        <w:rPr>
          <w:rFonts w:ascii="Times New Roman" w:hAnsi="Times New Roman" w:cs="Times New Roman" w:hint="eastAsia"/>
          <w:b/>
          <w:bCs/>
          <w:sz w:val="24"/>
        </w:rPr>
        <w:t>8</w:t>
      </w:r>
      <w:r>
        <w:rPr>
          <w:rFonts w:ascii="Times New Roman" w:hAnsi="Times New Roman" w:cs="Times New Roman" w:hint="eastAsia"/>
          <w:sz w:val="24"/>
        </w:rPr>
        <w:t>)</w:t>
      </w:r>
      <w:r w:rsidRPr="006E24DA">
        <w:rPr>
          <w:rFonts w:ascii="Times New Roman" w:hAnsi="Times New Roman" w:cs="Times New Roman"/>
          <w:sz w:val="24"/>
        </w:rPr>
        <w:t>.</w:t>
      </w:r>
      <w:r>
        <w:rPr>
          <w:rFonts w:ascii="Times New Roman" w:hAnsi="Times New Roman" w:cs="Times New Roman" w:hint="eastAsia"/>
          <w:sz w:val="24"/>
        </w:rPr>
        <w:t xml:space="preserve"> As shown in </w:t>
      </w:r>
      <w:r w:rsidRPr="006D508A">
        <w:rPr>
          <w:rFonts w:ascii="Times New Roman" w:hAnsi="Times New Roman" w:cs="Times New Roman" w:hint="eastAsia"/>
          <w:b/>
          <w:bCs/>
          <w:sz w:val="24"/>
        </w:rPr>
        <w:t xml:space="preserve">Figure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w:t>
      </w:r>
      <w:r>
        <w:rPr>
          <w:rFonts w:ascii="Times New Roman" w:hAnsi="Times New Roman" w:cs="Times New Roman"/>
          <w:sz w:val="24"/>
        </w:rPr>
        <w:t>concentration</w:t>
      </w:r>
      <w:r>
        <w:rPr>
          <w:rFonts w:ascii="Times New Roman" w:hAnsi="Times New Roman" w:cs="Times New Roman" w:hint="eastAsia"/>
          <w:sz w:val="24"/>
        </w:rPr>
        <w:t xml:space="preserve"> of generated acid was higher than that of base for SWB, while </w:t>
      </w:r>
      <w:r w:rsidRPr="00E15629">
        <w:rPr>
          <w:rFonts w:ascii="Times New Roman" w:hAnsi="Times New Roman" w:cs="Times New Roman" w:hint="eastAsia"/>
          <w:sz w:val="24"/>
        </w:rPr>
        <w:t>the trend is reversed for</w:t>
      </w:r>
      <w:r>
        <w:rPr>
          <w:rFonts w:ascii="Times New Roman" w:hAnsi="Times New Roman" w:cs="Times New Roman" w:hint="eastAsia"/>
          <w:sz w:val="24"/>
        </w:rPr>
        <w:t xml:space="preserve"> NaCl. The different trends can be </w:t>
      </w:r>
      <w:r>
        <w:rPr>
          <w:rFonts w:ascii="Times New Roman" w:hAnsi="Times New Roman" w:cs="Times New Roman"/>
          <w:sz w:val="24"/>
        </w:rPr>
        <w:t>explained</w:t>
      </w:r>
      <w:r>
        <w:rPr>
          <w:rFonts w:ascii="Times New Roman" w:hAnsi="Times New Roman" w:cs="Times New Roman" w:hint="eastAsia"/>
          <w:sz w:val="24"/>
        </w:rPr>
        <w:t xml:space="preserve"> by scaling. During BMED using NaCl, no scaling </w:t>
      </w:r>
      <w:r>
        <w:rPr>
          <w:rFonts w:ascii="Times New Roman" w:hAnsi="Times New Roman" w:cs="Times New Roman"/>
          <w:sz w:val="24"/>
        </w:rPr>
        <w:t>occurred</w:t>
      </w:r>
      <w:r>
        <w:rPr>
          <w:rFonts w:ascii="Times New Roman" w:hAnsi="Times New Roman" w:cs="Times New Roman" w:hint="eastAsia"/>
          <w:sz w:val="24"/>
        </w:rPr>
        <w:t>. Due to the mobility difference</w:t>
      </w:r>
      <w:r>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Strathmann&lt;/Author&gt;&lt;Year&gt;2004&lt;/Year&gt;&lt;RecNum&gt;319&lt;/RecNum&gt;&lt;DisplayText&gt;&lt;style face="superscript"&gt;44&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4</w:t>
      </w:r>
      <w:r>
        <w:rPr>
          <w:rFonts w:ascii="Times New Roman" w:hAnsi="Times New Roman" w:cs="Times New Roman"/>
          <w:sz w:val="24"/>
        </w:rPr>
        <w:fldChar w:fldCharType="end"/>
      </w:r>
      <w:r>
        <w:rPr>
          <w:rFonts w:ascii="Times New Roman" w:hAnsi="Times New Roman" w:cs="Times New Roman" w:hint="eastAsia"/>
          <w:sz w:val="24"/>
        </w:rPr>
        <w:t>, 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was higher than O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thereby resulting in the higher concentration of base (</w:t>
      </w:r>
      <w:r w:rsidRPr="006E24DA">
        <w:rPr>
          <w:rFonts w:ascii="Times New Roman" w:hAnsi="Times New Roman" w:cs="Times New Roman"/>
          <w:sz w:val="24"/>
        </w:rPr>
        <w:t>323.86 mM</w:t>
      </w:r>
      <w:r>
        <w:rPr>
          <w:rFonts w:ascii="Times New Roman" w:hAnsi="Times New Roman" w:cs="Times New Roman" w:hint="eastAsia"/>
          <w:sz w:val="24"/>
        </w:rPr>
        <w:t xml:space="preserve"> base &gt; </w:t>
      </w:r>
      <w:r w:rsidRPr="006E24DA">
        <w:rPr>
          <w:rFonts w:ascii="Times New Roman" w:hAnsi="Times New Roman" w:cs="Times New Roman"/>
          <w:sz w:val="24"/>
        </w:rPr>
        <w:t>210.03 mM</w:t>
      </w:r>
      <w:r>
        <w:rPr>
          <w:rFonts w:ascii="Times New Roman" w:hAnsi="Times New Roman" w:cs="Times New Roman" w:hint="eastAsia"/>
          <w:sz w:val="24"/>
        </w:rPr>
        <w:t xml:space="preserve"> acid). </w:t>
      </w:r>
      <w:r>
        <w:rPr>
          <w:rFonts w:ascii="Times New Roman" w:hAnsi="Times New Roman" w:cs="Times New Roman"/>
          <w:sz w:val="24"/>
        </w:rPr>
        <w:t>O</w:t>
      </w:r>
      <w:r>
        <w:rPr>
          <w:rFonts w:ascii="Times New Roman" w:hAnsi="Times New Roman" w:cs="Times New Roman" w:hint="eastAsia"/>
          <w:sz w:val="24"/>
        </w:rPr>
        <w:t>n the contrary, scaling during BMED using SWB consumed generated OH</w:t>
      </w:r>
      <w:r w:rsidRPr="00781E72">
        <w:rPr>
          <w:rFonts w:ascii="Times New Roman" w:hAnsi="Times New Roman" w:cs="Times New Roman" w:hint="eastAsia"/>
          <w:sz w:val="24"/>
          <w:vertAlign w:val="superscript"/>
        </w:rPr>
        <w:t>-</w:t>
      </w:r>
      <w:r>
        <w:rPr>
          <w:rFonts w:ascii="Times New Roman" w:hAnsi="Times New Roman" w:cs="Times New Roman" w:hint="eastAsia"/>
          <w:sz w:val="24"/>
        </w:rPr>
        <w:t xml:space="preserve">, which decreased the concentration of </w:t>
      </w:r>
      <w:r>
        <w:rPr>
          <w:rFonts w:ascii="Times New Roman" w:hAnsi="Times New Roman" w:cs="Times New Roman" w:hint="eastAsia"/>
          <w:sz w:val="24"/>
        </w:rPr>
        <w:lastRenderedPageBreak/>
        <w:t>base. Thus, the concentration of acid (</w:t>
      </w:r>
      <w:r w:rsidRPr="006E24DA">
        <w:rPr>
          <w:rFonts w:ascii="Times New Roman" w:hAnsi="Times New Roman" w:cs="Times New Roman"/>
          <w:sz w:val="24"/>
        </w:rPr>
        <w:t>170.74 mM</w:t>
      </w:r>
      <w:r>
        <w:rPr>
          <w:rFonts w:ascii="Times New Roman" w:hAnsi="Times New Roman" w:cs="Times New Roman" w:hint="eastAsia"/>
          <w:sz w:val="24"/>
        </w:rPr>
        <w:t>) was higher than that of base for SWB (</w:t>
      </w:r>
      <w:r w:rsidRPr="006E24DA">
        <w:rPr>
          <w:rFonts w:ascii="Times New Roman" w:hAnsi="Times New Roman" w:cs="Times New Roman"/>
          <w:sz w:val="24"/>
        </w:rPr>
        <w:t>115.10 mM</w:t>
      </w:r>
      <w:r>
        <w:rPr>
          <w:rFonts w:ascii="Times New Roman" w:hAnsi="Times New Roman" w:cs="Times New Roman" w:hint="eastAsia"/>
          <w:sz w:val="24"/>
        </w:rPr>
        <w:t xml:space="preserve">). </w:t>
      </w:r>
      <w:r w:rsidRPr="00B855BF">
        <w:rPr>
          <w:rFonts w:ascii="Times New Roman" w:hAnsi="Times New Roman" w:cs="Times New Roman"/>
          <w:sz w:val="24"/>
        </w:rPr>
        <w:t xml:space="preserve">In addition to consuming </w:t>
      </w:r>
      <w:r>
        <w:rPr>
          <w:rFonts w:ascii="Times New Roman" w:hAnsi="Times New Roman" w:cs="Times New Roman" w:hint="eastAsia"/>
          <w:sz w:val="24"/>
        </w:rPr>
        <w:t>OH</w:t>
      </w:r>
      <w:r w:rsidRPr="00781E72">
        <w:rPr>
          <w:rFonts w:ascii="Times New Roman" w:hAnsi="Times New Roman" w:cs="Times New Roman" w:hint="eastAsia"/>
          <w:sz w:val="24"/>
          <w:vertAlign w:val="superscript"/>
        </w:rPr>
        <w:t>-</w:t>
      </w:r>
      <w:r w:rsidRPr="00B855BF">
        <w:rPr>
          <w:rFonts w:ascii="Times New Roman" w:hAnsi="Times New Roman" w:cs="Times New Roman"/>
          <w:sz w:val="24"/>
        </w:rPr>
        <w:t>, scaling also reduce</w:t>
      </w:r>
      <w:r>
        <w:rPr>
          <w:rFonts w:ascii="Times New Roman" w:hAnsi="Times New Roman" w:cs="Times New Roman" w:hint="eastAsia"/>
          <w:sz w:val="24"/>
        </w:rPr>
        <w:t>d</w:t>
      </w:r>
      <w:r w:rsidRPr="00B855BF">
        <w:rPr>
          <w:rFonts w:ascii="Times New Roman" w:hAnsi="Times New Roman" w:cs="Times New Roman"/>
          <w:sz w:val="24"/>
        </w:rPr>
        <w:t xml:space="preserve"> </w:t>
      </w:r>
      <w:r>
        <w:rPr>
          <w:rFonts w:ascii="Times New Roman" w:hAnsi="Times New Roman" w:cs="Times New Roman" w:hint="eastAsia"/>
          <w:sz w:val="24"/>
        </w:rPr>
        <w:t>base</w:t>
      </w:r>
      <w:r w:rsidRPr="00B855BF">
        <w:rPr>
          <w:rFonts w:ascii="Times New Roman" w:hAnsi="Times New Roman" w:cs="Times New Roman"/>
          <w:sz w:val="24"/>
        </w:rPr>
        <w:t xml:space="preserve"> production by </w:t>
      </w:r>
      <w:r>
        <w:rPr>
          <w:rFonts w:ascii="Times New Roman" w:hAnsi="Times New Roman" w:cs="Times New Roman" w:hint="eastAsia"/>
          <w:sz w:val="24"/>
        </w:rPr>
        <w:t>decreasing</w:t>
      </w:r>
      <w:r w:rsidRPr="00B855BF">
        <w:rPr>
          <w:rFonts w:ascii="Times New Roman" w:hAnsi="Times New Roman" w:cs="Times New Roman"/>
          <w:sz w:val="24"/>
        </w:rPr>
        <w:t xml:space="preserve"> water dissociation at the </w:t>
      </w:r>
      <w:r>
        <w:rPr>
          <w:rFonts w:ascii="Times New Roman" w:hAnsi="Times New Roman" w:cs="Times New Roman" w:hint="eastAsia"/>
          <w:sz w:val="24"/>
        </w:rPr>
        <w:t>BPMs</w:t>
      </w:r>
      <w:r w:rsidRPr="00B855BF">
        <w:rPr>
          <w:rFonts w:ascii="Times New Roman" w:hAnsi="Times New Roman" w:cs="Times New Roman"/>
          <w:sz w:val="24"/>
        </w:rPr>
        <w:t xml:space="preserve"> and cation transport across the </w:t>
      </w:r>
      <w:r>
        <w:rPr>
          <w:rFonts w:ascii="Times New Roman" w:hAnsi="Times New Roman" w:cs="Times New Roman" w:hint="eastAsia"/>
          <w:sz w:val="24"/>
        </w:rPr>
        <w:t>CEMs</w:t>
      </w:r>
      <w:r w:rsidRPr="00B855BF">
        <w:rPr>
          <w:rFonts w:ascii="Times New Roman" w:hAnsi="Times New Roman" w:cs="Times New Roman"/>
          <w:sz w:val="24"/>
        </w:rPr>
        <w:t>.</w:t>
      </w:r>
      <w:r>
        <w:rPr>
          <w:rFonts w:ascii="Times New Roman" w:hAnsi="Times New Roman" w:cs="Times New Roman" w:hint="eastAsia"/>
          <w:sz w:val="24"/>
        </w:rPr>
        <w:t xml:space="preserve"> S</w:t>
      </w:r>
      <w:r w:rsidRPr="006E24DA">
        <w:rPr>
          <w:rFonts w:ascii="Times New Roman" w:hAnsi="Times New Roman" w:cs="Times New Roman"/>
          <w:sz w:val="24"/>
        </w:rPr>
        <w:t>caling on BPM</w:t>
      </w:r>
      <w:r>
        <w:rPr>
          <w:rFonts w:ascii="Times New Roman" w:hAnsi="Times New Roman" w:cs="Times New Roman" w:hint="eastAsia"/>
          <w:sz w:val="24"/>
        </w:rPr>
        <w:t>s</w:t>
      </w:r>
      <w:r w:rsidRPr="006E24DA">
        <w:rPr>
          <w:rFonts w:ascii="Times New Roman" w:hAnsi="Times New Roman" w:cs="Times New Roman"/>
          <w:sz w:val="24"/>
        </w:rPr>
        <w:t xml:space="preserve"> reduce</w:t>
      </w:r>
      <w:r>
        <w:rPr>
          <w:rFonts w:ascii="Times New Roman" w:hAnsi="Times New Roman" w:cs="Times New Roman" w:hint="eastAsia"/>
          <w:sz w:val="24"/>
        </w:rPr>
        <w:t>d</w:t>
      </w:r>
      <w:r w:rsidRPr="006E24DA">
        <w:rPr>
          <w:rFonts w:ascii="Times New Roman" w:hAnsi="Times New Roman" w:cs="Times New Roman"/>
          <w:sz w:val="24"/>
        </w:rPr>
        <w:t xml:space="preserve"> the transport of water to the bipolar junction</w:t>
      </w:r>
      <w:r>
        <w:rPr>
          <w:rFonts w:ascii="Times New Roman" w:hAnsi="Times New Roman" w:cs="Times New Roman" w:hint="eastAsia"/>
          <w:sz w:val="24"/>
        </w:rPr>
        <w:t>, which</w:t>
      </w:r>
      <w:r w:rsidRPr="006E24DA">
        <w:rPr>
          <w:rFonts w:ascii="Times New Roman" w:hAnsi="Times New Roman" w:cs="Times New Roman"/>
          <w:sz w:val="24"/>
        </w:rPr>
        <w:t xml:space="preserve"> </w:t>
      </w:r>
      <w:r>
        <w:rPr>
          <w:rFonts w:ascii="Times New Roman" w:hAnsi="Times New Roman" w:cs="Times New Roman" w:hint="eastAsia"/>
          <w:sz w:val="24"/>
        </w:rPr>
        <w:t>can decrease</w:t>
      </w:r>
      <w:r w:rsidRPr="006E24DA">
        <w:rPr>
          <w:rFonts w:ascii="Times New Roman" w:hAnsi="Times New Roman" w:cs="Times New Roman"/>
          <w:sz w:val="24"/>
        </w:rPr>
        <w:t xml:space="preserve"> water dissociation</w:t>
      </w:r>
      <w:r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U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U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Pr="006E24DA">
        <w:rPr>
          <w:rFonts w:ascii="Times New Roman" w:hAnsi="Times New Roman" w:cs="Times New Roman"/>
          <w:sz w:val="24"/>
        </w:rPr>
      </w:r>
      <w:r w:rsidRPr="006E24DA">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5</w:t>
      </w:r>
      <w:r w:rsidRPr="006E24DA">
        <w:rPr>
          <w:rFonts w:ascii="Times New Roman" w:hAnsi="Times New Roman" w:cs="Times New Roman"/>
          <w:sz w:val="24"/>
        </w:rPr>
        <w:fldChar w:fldCharType="end"/>
      </w:r>
      <w:r>
        <w:rPr>
          <w:rFonts w:ascii="Times New Roman" w:hAnsi="Times New Roman" w:cs="Times New Roman" w:hint="eastAsia"/>
          <w:sz w:val="24"/>
        </w:rPr>
        <w:t xml:space="preserve">. Besides, scaling on CEMs reduced the </w:t>
      </w:r>
      <w:r>
        <w:rPr>
          <w:rFonts w:ascii="Times New Roman" w:hAnsi="Times New Roman" w:cs="Times New Roman"/>
          <w:sz w:val="24"/>
        </w:rPr>
        <w:t>transportation of cation</w:t>
      </w:r>
      <w:r>
        <w:rPr>
          <w:rFonts w:ascii="Times New Roman" w:hAnsi="Times New Roman" w:cs="Times New Roman" w:hint="eastAsia"/>
          <w:sz w:val="24"/>
        </w:rPr>
        <w:t xml:space="preserve">. The conductivity of SC solution also agreed the </w:t>
      </w:r>
      <w:r>
        <w:rPr>
          <w:rFonts w:ascii="Times New Roman" w:hAnsi="Times New Roman" w:cs="Times New Roman"/>
          <w:sz w:val="24"/>
        </w:rPr>
        <w:t>difference</w:t>
      </w:r>
      <w:r>
        <w:rPr>
          <w:rFonts w:ascii="Times New Roman" w:hAnsi="Times New Roman" w:cs="Times New Roman" w:hint="eastAsia"/>
          <w:sz w:val="24"/>
        </w:rPr>
        <w:t xml:space="preserve"> between the final concentration for NaCl and SWB. As shown in </w:t>
      </w:r>
      <w:r w:rsidRPr="00FA17F5">
        <w:rPr>
          <w:rFonts w:ascii="Times New Roman" w:hAnsi="Times New Roman" w:cs="Times New Roman" w:hint="eastAsia"/>
          <w:b/>
          <w:bCs/>
          <w:sz w:val="24"/>
        </w:rPr>
        <w:t>Figure</w:t>
      </w:r>
      <w:r w:rsidR="00E02542">
        <w:rPr>
          <w:rFonts w:ascii="Times New Roman" w:hAnsi="Times New Roman" w:cs="Times New Roman" w:hint="eastAsia"/>
          <w:b/>
          <w:bCs/>
          <w:sz w:val="24"/>
        </w:rPr>
        <w:t xml:space="preserve"> S</w:t>
      </w:r>
      <w:r w:rsidR="007A35CB">
        <w:rPr>
          <w:rFonts w:ascii="Times New Roman" w:hAnsi="Times New Roman" w:cs="Times New Roman" w:hint="eastAsia"/>
          <w:b/>
          <w:bCs/>
          <w:sz w:val="24"/>
        </w:rPr>
        <w:t>9</w:t>
      </w:r>
      <w:r w:rsidR="00E02542">
        <w:rPr>
          <w:rFonts w:ascii="Times New Roman" w:hAnsi="Times New Roman" w:cs="Times New Roman" w:hint="eastAsia"/>
          <w:b/>
          <w:bCs/>
          <w:sz w:val="24"/>
        </w:rPr>
        <w:t>a</w:t>
      </w:r>
      <w:r>
        <w:rPr>
          <w:rFonts w:ascii="Times New Roman" w:hAnsi="Times New Roman" w:cs="Times New Roman" w:hint="eastAsia"/>
          <w:sz w:val="24"/>
        </w:rPr>
        <w:t xml:space="preserve">, </w:t>
      </w:r>
      <w:r w:rsidRPr="006E24DA">
        <w:rPr>
          <w:rFonts w:ascii="Times New Roman" w:hAnsi="Times New Roman" w:cs="Times New Roman"/>
          <w:sz w:val="24"/>
        </w:rPr>
        <w:t xml:space="preserve">conductivity decreased by 16.65 % and 19.02% in 9 hours </w:t>
      </w:r>
      <w:r>
        <w:rPr>
          <w:rFonts w:ascii="Times New Roman" w:hAnsi="Times New Roman" w:cs="Times New Roman" w:hint="eastAsia"/>
          <w:sz w:val="24"/>
        </w:rPr>
        <w:t xml:space="preserve">for SWB and NaCl, </w:t>
      </w:r>
      <w:r w:rsidRPr="006E24DA">
        <w:rPr>
          <w:rFonts w:ascii="Times New Roman" w:hAnsi="Times New Roman" w:cs="Times New Roman"/>
          <w:sz w:val="24"/>
        </w:rPr>
        <w:t>respectively</w:t>
      </w:r>
      <w:r>
        <w:rPr>
          <w:rFonts w:ascii="Times New Roman" w:hAnsi="Times New Roman" w:cs="Times New Roman" w:hint="eastAsia"/>
          <w:sz w:val="24"/>
        </w:rPr>
        <w:t xml:space="preserve">. This can be attributed to the decrease in the effective membrane area on </w:t>
      </w:r>
      <w:r>
        <w:rPr>
          <w:rFonts w:ascii="Times New Roman" w:hAnsi="Times New Roman" w:cs="Times New Roman"/>
          <w:sz w:val="24"/>
        </w:rPr>
        <w:t>the CEM</w:t>
      </w:r>
      <w:r>
        <w:rPr>
          <w:rFonts w:ascii="Times New Roman" w:hAnsi="Times New Roman" w:cs="Times New Roman" w:hint="eastAsia"/>
          <w:sz w:val="24"/>
        </w:rPr>
        <w:t xml:space="preserve"> surface as </w:t>
      </w:r>
      <w:r>
        <w:rPr>
          <w:rFonts w:ascii="Times New Roman" w:hAnsi="Times New Roman" w:cs="Times New Roman"/>
          <w:sz w:val="24"/>
        </w:rPr>
        <w:t>discussed</w:t>
      </w:r>
      <w:r>
        <w:rPr>
          <w:rFonts w:ascii="Times New Roman" w:hAnsi="Times New Roman" w:cs="Times New Roman" w:hint="eastAsia"/>
          <w:sz w:val="24"/>
        </w:rPr>
        <w:t xml:space="preserve"> above. </w:t>
      </w:r>
      <w:r>
        <w:rPr>
          <w:rFonts w:ascii="Times New Roman" w:hAnsi="Times New Roman" w:cs="Times New Roman"/>
          <w:sz w:val="24"/>
        </w:rPr>
        <w:t>When</w:t>
      </w:r>
      <w:r>
        <w:rPr>
          <w:rFonts w:ascii="Times New Roman" w:hAnsi="Times New Roman" w:cs="Times New Roman" w:hint="eastAsia"/>
          <w:sz w:val="24"/>
        </w:rPr>
        <w:t xml:space="preserve"> scaling </w:t>
      </w:r>
      <w:r>
        <w:rPr>
          <w:rFonts w:ascii="Times New Roman" w:hAnsi="Times New Roman" w:cs="Times New Roman"/>
          <w:sz w:val="24"/>
        </w:rPr>
        <w:t>forme</w:t>
      </w:r>
      <w:r>
        <w:rPr>
          <w:rFonts w:ascii="Times New Roman" w:hAnsi="Times New Roman" w:cs="Times New Roman" w:hint="eastAsia"/>
          <w:sz w:val="24"/>
        </w:rPr>
        <w:t>d on the CEM surface, the transport of ions from SC was partially blocked by scaling, and water splitting occurred to form the 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ions to carry current, which decreased the transport of ions from SC to BC.</w:t>
      </w:r>
    </w:p>
    <w:p w14:paraId="06C9B4E0" w14:textId="1B0A6CB5" w:rsidR="00BE7D6C" w:rsidRDefault="00DC7866" w:rsidP="006D5AC6">
      <w:pPr>
        <w:spacing w:line="480" w:lineRule="auto"/>
        <w:rPr>
          <w:rFonts w:ascii="Times New Roman" w:hAnsi="Times New Roman" w:cs="Times New Roman"/>
          <w:sz w:val="24"/>
        </w:rPr>
      </w:pPr>
      <w:r>
        <w:rPr>
          <w:rFonts w:ascii="Times New Roman" w:hAnsi="Times New Roman" w:cs="Times New Roman" w:hint="eastAsia"/>
          <w:sz w:val="24"/>
        </w:rPr>
        <w:t>SC</w:t>
      </w:r>
      <w:r w:rsidRPr="00CE7411">
        <w:rPr>
          <w:rFonts w:ascii="Times New Roman" w:hAnsi="Times New Roman" w:cs="Times New Roman"/>
          <w:sz w:val="24"/>
        </w:rPr>
        <w:t xml:space="preserve"> exhibited distinct pH trends depending on the feed composition</w:t>
      </w:r>
      <w:r w:rsidR="002972CA">
        <w:rPr>
          <w:rFonts w:ascii="Times New Roman" w:hAnsi="Times New Roman" w:cs="Times New Roman" w:hint="eastAsia"/>
          <w:sz w:val="24"/>
        </w:rPr>
        <w:t xml:space="preserve"> (</w:t>
      </w:r>
      <w:r w:rsidR="002972CA" w:rsidRPr="002972CA">
        <w:rPr>
          <w:rFonts w:ascii="Times New Roman" w:hAnsi="Times New Roman" w:cs="Times New Roman" w:hint="eastAsia"/>
          <w:b/>
          <w:bCs/>
          <w:sz w:val="24"/>
        </w:rPr>
        <w:t>Figure 2c</w:t>
      </w:r>
      <w:r w:rsidR="002972CA">
        <w:rPr>
          <w:rFonts w:ascii="Times New Roman" w:hAnsi="Times New Roman" w:cs="Times New Roman" w:hint="eastAsia"/>
          <w:sz w:val="24"/>
        </w:rPr>
        <w:t>)</w:t>
      </w:r>
      <w:r w:rsidRPr="00CE7411">
        <w:rPr>
          <w:rFonts w:ascii="Times New Roman" w:hAnsi="Times New Roman" w:cs="Times New Roman"/>
          <w:sz w:val="24"/>
        </w:rPr>
        <w:t>. When NaCl was used, the pH in the SC decreased from 6.39 to 2.19, indicating acidification. However, when SWB was treated, the pH of the SC increased and remained above 9 after 4 hours</w:t>
      </w:r>
      <w:r>
        <w:rPr>
          <w:rFonts w:ascii="Times New Roman" w:hAnsi="Times New Roman" w:cs="Times New Roman" w:hint="eastAsia"/>
          <w:sz w:val="24"/>
        </w:rPr>
        <w:t>.</w:t>
      </w:r>
      <w:r w:rsidRPr="00943673">
        <w:t xml:space="preserve"> </w:t>
      </w:r>
      <w:r w:rsidRPr="00943673">
        <w:rPr>
          <w:rFonts w:ascii="Times New Roman" w:hAnsi="Times New Roman" w:cs="Times New Roman"/>
          <w:sz w:val="24"/>
        </w:rPr>
        <w:t xml:space="preserve">The </w:t>
      </w:r>
      <w:r>
        <w:rPr>
          <w:rFonts w:ascii="Times New Roman" w:hAnsi="Times New Roman" w:cs="Times New Roman" w:hint="eastAsia"/>
          <w:sz w:val="24"/>
        </w:rPr>
        <w:t xml:space="preserve">opposite </w:t>
      </w:r>
      <w:r w:rsidRPr="00943673">
        <w:rPr>
          <w:rFonts w:ascii="Times New Roman" w:hAnsi="Times New Roman" w:cs="Times New Roman"/>
          <w:sz w:val="24"/>
        </w:rPr>
        <w:t xml:space="preserve">pH trends </w:t>
      </w:r>
      <w:r>
        <w:rPr>
          <w:rFonts w:ascii="Times New Roman" w:hAnsi="Times New Roman" w:cs="Times New Roman" w:hint="eastAsia"/>
          <w:sz w:val="24"/>
        </w:rPr>
        <w:t>in SC</w:t>
      </w:r>
      <w:r w:rsidRPr="00943673">
        <w:rPr>
          <w:rFonts w:ascii="Times New Roman" w:hAnsi="Times New Roman" w:cs="Times New Roman"/>
          <w:sz w:val="24"/>
        </w:rPr>
        <w:t>, will be discussed in detail in a later section.</w:t>
      </w:r>
    </w:p>
    <w:p w14:paraId="44B8BF57" w14:textId="17EAEB11" w:rsidR="006D5AC6" w:rsidRDefault="006D5AC6" w:rsidP="006D5AC6">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Pr="00C063E5">
        <w:rPr>
          <w:rFonts w:ascii="Times New Roman" w:hAnsi="Times New Roman" w:cs="Times New Roman" w:hint="eastAsia"/>
          <w:b/>
          <w:bCs/>
          <w:sz w:val="24"/>
        </w:rPr>
        <w:t xml:space="preserve">Figure </w:t>
      </w:r>
      <w:r w:rsidR="00C063E5">
        <w:rPr>
          <w:rFonts w:ascii="Times New Roman" w:hAnsi="Times New Roman" w:cs="Times New Roman" w:hint="eastAsia"/>
          <w:b/>
          <w:bCs/>
          <w:sz w:val="24"/>
        </w:rPr>
        <w:t>2</w:t>
      </w:r>
      <w:r w:rsidRPr="00C063E5">
        <w:rPr>
          <w:rFonts w:ascii="Times New Roman" w:hAnsi="Times New Roman" w:cs="Times New Roman" w:hint="eastAsia"/>
          <w:b/>
          <w:bCs/>
          <w:sz w:val="24"/>
        </w:rPr>
        <w:t>d</w:t>
      </w:r>
      <w:r>
        <w:rPr>
          <w:rFonts w:ascii="Times New Roman" w:hAnsi="Times New Roman" w:cs="Times New Roman" w:hint="eastAsia"/>
          <w:sz w:val="24"/>
        </w:rPr>
        <w:t xml:space="preserve">). As shown in </w:t>
      </w:r>
      <w:r w:rsidRPr="00275649">
        <w:rPr>
          <w:rFonts w:ascii="Times New Roman" w:hAnsi="Times New Roman" w:cs="Times New Roman" w:hint="eastAsia"/>
          <w:b/>
          <w:bCs/>
          <w:sz w:val="24"/>
        </w:rPr>
        <w:t>Figure</w:t>
      </w:r>
      <w:r w:rsidR="00C063E5">
        <w:rPr>
          <w:rFonts w:ascii="Times New Roman" w:hAnsi="Times New Roman" w:cs="Times New Roman" w:hint="eastAsia"/>
          <w:b/>
          <w:bCs/>
          <w:sz w:val="24"/>
        </w:rPr>
        <w:t xml:space="preserve"> 2</w:t>
      </w:r>
      <w:r w:rsidRPr="00275649">
        <w:rPr>
          <w:rFonts w:ascii="Times New Roman" w:hAnsi="Times New Roman" w:cs="Times New Roman" w:hint="eastAsia"/>
          <w:b/>
          <w:bCs/>
          <w:sz w:val="24"/>
        </w:rPr>
        <w:t xml:space="preserve">d </w:t>
      </w:r>
      <w:r>
        <w:rPr>
          <w:rFonts w:ascii="Times New Roman" w:hAnsi="Times New Roman" w:cs="Times New Roman" w:hint="eastAsia"/>
          <w:sz w:val="24"/>
        </w:rPr>
        <w:t xml:space="preserve">and </w:t>
      </w:r>
      <w:r>
        <w:rPr>
          <w:rFonts w:ascii="Times New Roman" w:hAnsi="Times New Roman" w:cs="Times New Roman"/>
          <w:b/>
          <w:bCs/>
          <w:sz w:val="24"/>
        </w:rPr>
        <w:t xml:space="preserve">Figure </w:t>
      </w:r>
      <w:r w:rsidRPr="00275649">
        <w:rPr>
          <w:rFonts w:ascii="Times New Roman" w:hAnsi="Times New Roman" w:cs="Times New Roman" w:hint="eastAsia"/>
          <w:b/>
          <w:bCs/>
          <w:sz w:val="24"/>
        </w:rPr>
        <w:t>S</w:t>
      </w:r>
      <w:r w:rsidR="00D9574F">
        <w:rPr>
          <w:rFonts w:ascii="Times New Roman" w:hAnsi="Times New Roman" w:cs="Times New Roman" w:hint="eastAsia"/>
          <w:b/>
          <w:bCs/>
          <w:sz w:val="24"/>
        </w:rPr>
        <w:t>10</w:t>
      </w:r>
      <w:r>
        <w:rPr>
          <w:rFonts w:ascii="Times New Roman" w:hAnsi="Times New Roman" w:cs="Times New Roman" w:hint="eastAsia"/>
          <w:sz w:val="24"/>
        </w:rPr>
        <w:t xml:space="preserve">, the stack resistance and voltage for SWB was higher than that for NaCl throughout the BMED tests. They </w:t>
      </w:r>
      <w:r w:rsidRPr="006E24DA">
        <w:rPr>
          <w:rFonts w:ascii="Times New Roman" w:hAnsi="Times New Roman" w:cs="Times New Roman"/>
          <w:sz w:val="24"/>
        </w:rPr>
        <w:t xml:space="preserve">were extremely high at the beginning of </w:t>
      </w:r>
      <w:r>
        <w:rPr>
          <w:rFonts w:ascii="Times New Roman" w:hAnsi="Times New Roman" w:cs="Times New Roman" w:hint="eastAsia"/>
          <w:sz w:val="24"/>
        </w:rPr>
        <w:t xml:space="preserve">each </w:t>
      </w:r>
      <w:r w:rsidRPr="006E24DA">
        <w:rPr>
          <w:rFonts w:ascii="Times New Roman" w:hAnsi="Times New Roman" w:cs="Times New Roman"/>
          <w:sz w:val="24"/>
        </w:rPr>
        <w:t>test</w:t>
      </w:r>
      <w:r>
        <w:rPr>
          <w:rFonts w:ascii="Times New Roman" w:hAnsi="Times New Roman" w:cs="Times New Roman"/>
          <w:sz w:val="24"/>
        </w:rPr>
        <w:t xml:space="preserve"> and</w:t>
      </w:r>
      <w:r>
        <w:rPr>
          <w:rFonts w:ascii="Times New Roman" w:hAnsi="Times New Roman" w:cs="Times New Roman" w:hint="eastAsia"/>
          <w:sz w:val="24"/>
        </w:rPr>
        <w:t xml:space="preserve"> subsequently decreased to a plateau for both NaCl and SWB. The high values at the </w:t>
      </w:r>
      <w:r>
        <w:rPr>
          <w:rFonts w:ascii="Times New Roman" w:hAnsi="Times New Roman" w:cs="Times New Roman"/>
          <w:sz w:val="24"/>
        </w:rPr>
        <w:t>beginning</w:t>
      </w:r>
      <w:r>
        <w:rPr>
          <w:rFonts w:ascii="Times New Roman" w:hAnsi="Times New Roman" w:cs="Times New Roman" w:hint="eastAsia"/>
          <w:sz w:val="24"/>
        </w:rPr>
        <w:t xml:space="preserve"> can be attributed to the </w:t>
      </w:r>
      <w:r>
        <w:rPr>
          <w:rFonts w:ascii="Times New Roman" w:hAnsi="Times New Roman" w:cs="Times New Roman"/>
          <w:sz w:val="24"/>
        </w:rPr>
        <w:t>initial</w:t>
      </w:r>
      <w:r>
        <w:rPr>
          <w:rFonts w:ascii="Times New Roman" w:hAnsi="Times New Roman" w:cs="Times New Roman" w:hint="eastAsia"/>
          <w:sz w:val="24"/>
        </w:rPr>
        <w:t xml:space="preserve"> low </w:t>
      </w:r>
      <w:r w:rsidR="00266177">
        <w:rPr>
          <w:rFonts w:ascii="Times New Roman" w:hAnsi="Times New Roman" w:cs="Times New Roman" w:hint="eastAsia"/>
          <w:sz w:val="24"/>
        </w:rPr>
        <w:t>conductivity</w:t>
      </w:r>
      <w:r w:rsidRPr="006E24DA">
        <w:rPr>
          <w:rFonts w:ascii="Times New Roman" w:hAnsi="Times New Roman" w:cs="Times New Roman"/>
          <w:sz w:val="24"/>
        </w:rPr>
        <w:t xml:space="preserve"> in AC and BC</w:t>
      </w:r>
      <w:r w:rsidR="00266177">
        <w:rPr>
          <w:rFonts w:ascii="Times New Roman" w:hAnsi="Times New Roman" w:cs="Times New Roman" w:hint="eastAsia"/>
          <w:sz w:val="24"/>
        </w:rPr>
        <w:t xml:space="preserve"> (</w:t>
      </w:r>
      <w:r w:rsidR="00266177" w:rsidRPr="002B0BE3">
        <w:rPr>
          <w:rFonts w:ascii="Times New Roman" w:hAnsi="Times New Roman" w:cs="Times New Roman" w:hint="eastAsia"/>
          <w:b/>
          <w:bCs/>
          <w:sz w:val="24"/>
        </w:rPr>
        <w:t>Figure S</w:t>
      </w:r>
      <w:r w:rsidR="002B0BE3" w:rsidRPr="002B0BE3">
        <w:rPr>
          <w:rFonts w:ascii="Times New Roman" w:hAnsi="Times New Roman" w:cs="Times New Roman" w:hint="eastAsia"/>
          <w:b/>
          <w:bCs/>
          <w:sz w:val="24"/>
        </w:rPr>
        <w:t>9b</w:t>
      </w:r>
      <w:r w:rsidR="002B0BE3">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which resulted in </w:t>
      </w:r>
      <w:r>
        <w:rPr>
          <w:rFonts w:ascii="Times New Roman" w:hAnsi="Times New Roman" w:cs="Times New Roman"/>
          <w:sz w:val="24"/>
        </w:rPr>
        <w:t>extremely</w:t>
      </w:r>
      <w:r w:rsidRPr="006E24DA">
        <w:rPr>
          <w:rFonts w:ascii="Times New Roman" w:hAnsi="Times New Roman" w:cs="Times New Roman"/>
          <w:sz w:val="24"/>
        </w:rPr>
        <w:t xml:space="preserve"> high chamber resistance (</w:t>
      </w:r>
      <w:r>
        <w:rPr>
          <w:rFonts w:ascii="Times New Roman" w:hAnsi="Times New Roman" w:cs="Times New Roman"/>
          <w:b/>
          <w:bCs/>
          <w:sz w:val="24"/>
        </w:rPr>
        <w:t xml:space="preserve">Figure </w:t>
      </w:r>
      <w:r w:rsidR="002B0BE3">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As BMED processed, the increase in acid and base conductivity </w:t>
      </w:r>
      <w:r>
        <w:rPr>
          <w:rFonts w:ascii="Times New Roman" w:hAnsi="Times New Roman" w:cs="Times New Roman" w:hint="eastAsia"/>
          <w:sz w:val="24"/>
        </w:rPr>
        <w:t>(</w:t>
      </w:r>
      <w:r w:rsidRPr="00275649">
        <w:rPr>
          <w:rFonts w:ascii="Times New Roman" w:hAnsi="Times New Roman" w:cs="Times New Roman" w:hint="eastAsia"/>
          <w:b/>
          <w:bCs/>
          <w:sz w:val="24"/>
        </w:rPr>
        <w:t xml:space="preserve">Figure </w:t>
      </w:r>
      <w:r w:rsidRPr="00275649">
        <w:rPr>
          <w:rFonts w:ascii="Times New Roman" w:hAnsi="Times New Roman" w:cs="Times New Roman"/>
          <w:b/>
          <w:bCs/>
          <w:sz w:val="24"/>
        </w:rPr>
        <w:t>S</w:t>
      </w:r>
      <w:r w:rsidR="00DC1B87">
        <w:rPr>
          <w:rFonts w:ascii="Times New Roman" w:hAnsi="Times New Roman" w:cs="Times New Roman" w:hint="eastAsia"/>
          <w:b/>
          <w:bCs/>
          <w:sz w:val="24"/>
        </w:rPr>
        <w:t>9b</w:t>
      </w:r>
      <w:r>
        <w:rPr>
          <w:rFonts w:ascii="Times New Roman" w:hAnsi="Times New Roman" w:cs="Times New Roman" w:hint="eastAsia"/>
          <w:sz w:val="24"/>
        </w:rPr>
        <w:t xml:space="preserve">) </w:t>
      </w:r>
      <w:r w:rsidRPr="006E24DA">
        <w:rPr>
          <w:rFonts w:ascii="Times New Roman" w:hAnsi="Times New Roman" w:cs="Times New Roman"/>
          <w:sz w:val="24"/>
        </w:rPr>
        <w:t xml:space="preserve">resulted in a sharp decrease in chamber resistance. Although </w:t>
      </w:r>
      <w:r w:rsidRPr="006E24DA">
        <w:rPr>
          <w:rFonts w:ascii="Times New Roman" w:hAnsi="Times New Roman" w:cs="Times New Roman"/>
          <w:sz w:val="24"/>
        </w:rPr>
        <w:lastRenderedPageBreak/>
        <w:t xml:space="preserve">chamber resistance </w:t>
      </w:r>
      <w:r>
        <w:rPr>
          <w:rFonts w:ascii="Times New Roman" w:hAnsi="Times New Roman" w:cs="Times New Roman" w:hint="eastAsia"/>
          <w:sz w:val="24"/>
        </w:rPr>
        <w:t>decreased at the same rate over time for both NaCl and SWB</w:t>
      </w:r>
      <w:r w:rsidRPr="006E24DA">
        <w:rPr>
          <w:rFonts w:ascii="Times New Roman" w:hAnsi="Times New Roman" w:cs="Times New Roman"/>
          <w:sz w:val="24"/>
        </w:rPr>
        <w:t xml:space="preserve">, </w:t>
      </w:r>
      <w:r w:rsidRPr="00A8710B">
        <w:rPr>
          <w:rFonts w:ascii="Times New Roman" w:hAnsi="Times New Roman" w:cs="Times New Roman" w:hint="eastAsia"/>
          <w:sz w:val="24"/>
        </w:rPr>
        <w:t>the membrane resistance exhibited different rates of increase</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membrane resistance for SWB </w:t>
      </w:r>
      <w:r w:rsidRPr="006E24DA">
        <w:rPr>
          <w:rFonts w:ascii="Times New Roman" w:hAnsi="Times New Roman" w:cs="Times New Roman"/>
          <w:sz w:val="24"/>
        </w:rPr>
        <w:t xml:space="preserve">increased </w:t>
      </w:r>
      <w:r>
        <w:rPr>
          <w:rFonts w:ascii="Times New Roman" w:hAnsi="Times New Roman" w:cs="Times New Roman" w:hint="eastAsia"/>
          <w:sz w:val="24"/>
        </w:rPr>
        <w:t>to</w:t>
      </w:r>
      <w:r w:rsidRPr="006E24DA">
        <w:rPr>
          <w:rFonts w:ascii="Times New Roman" w:hAnsi="Times New Roman" w:cs="Times New Roman"/>
          <w:sz w:val="24"/>
        </w:rPr>
        <w:t xml:space="preserve"> 226.71 Ω</w:t>
      </w:r>
      <w:r>
        <w:rPr>
          <w:rFonts w:ascii="Times New Roman" w:hAnsi="Times New Roman" w:cs="Times New Roman" w:hint="eastAsia"/>
          <w:sz w:val="24"/>
        </w:rPr>
        <w:t xml:space="preserve"> at the end</w:t>
      </w:r>
      <w:r w:rsidRPr="006E24DA">
        <w:rPr>
          <w:rFonts w:ascii="Times New Roman" w:hAnsi="Times New Roman" w:cs="Times New Roman"/>
          <w:sz w:val="24"/>
        </w:rPr>
        <w:t>, which was 85.9% higher than that treating NaCl (~32.36 Ω) (</w:t>
      </w:r>
      <w:r>
        <w:rPr>
          <w:rFonts w:ascii="Times New Roman" w:hAnsi="Times New Roman" w:cs="Times New Roman"/>
          <w:b/>
          <w:bCs/>
          <w:sz w:val="24"/>
        </w:rPr>
        <w:t xml:space="preserve">Figure </w:t>
      </w:r>
      <w:r w:rsidR="00DC1B87">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w:t>
      </w:r>
      <w:r>
        <w:rPr>
          <w:rFonts w:ascii="Times New Roman" w:hAnsi="Times New Roman" w:cs="Times New Roman" w:hint="eastAsia"/>
          <w:sz w:val="24"/>
        </w:rPr>
        <w:t xml:space="preserve">The large gap between them </w:t>
      </w:r>
      <w:r>
        <w:rPr>
          <w:rFonts w:ascii="Times New Roman" w:hAnsi="Times New Roman" w:cs="Times New Roman"/>
          <w:sz w:val="24"/>
        </w:rPr>
        <w:t>can</w:t>
      </w:r>
      <w:r>
        <w:rPr>
          <w:rFonts w:ascii="Times New Roman" w:hAnsi="Times New Roman" w:cs="Times New Roman" w:hint="eastAsia"/>
          <w:sz w:val="24"/>
        </w:rPr>
        <w:t xml:space="preserve"> be attributed to the accumulation of precipitates on </w:t>
      </w:r>
      <w:r>
        <w:rPr>
          <w:rFonts w:ascii="Times New Roman" w:hAnsi="Times New Roman" w:cs="Times New Roman"/>
          <w:sz w:val="24"/>
        </w:rPr>
        <w:t>the membrane</w:t>
      </w:r>
      <w:r>
        <w:rPr>
          <w:rFonts w:ascii="Times New Roman" w:hAnsi="Times New Roman" w:cs="Times New Roman" w:hint="eastAsia"/>
          <w:sz w:val="24"/>
        </w:rPr>
        <w:t xml:space="preserve"> surface.</w:t>
      </w:r>
    </w:p>
    <w:p w14:paraId="7E9144F1" w14:textId="1C1822F0" w:rsidR="006D5AC6" w:rsidRPr="006E24DA" w:rsidRDefault="006D5AC6" w:rsidP="006D5AC6">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r>
        <w:rPr>
          <w:rFonts w:ascii="Times New Roman" w:hAnsi="Times New Roman" w:cs="Times New Roman"/>
          <w:sz w:val="24"/>
        </w:rPr>
        <w:t>energy</w:t>
      </w:r>
      <w:r>
        <w:rPr>
          <w:rFonts w:ascii="Times New Roman" w:hAnsi="Times New Roman" w:cs="Times New Roman" w:hint="eastAsia"/>
          <w:sz w:val="24"/>
        </w:rPr>
        <w:t xml:space="preserve"> consumption increased with </w:t>
      </w:r>
      <w:r w:rsidRPr="00742BE2">
        <w:rPr>
          <w:rFonts w:ascii="Times New Roman" w:hAnsi="Times New Roman" w:cs="Times New Roman" w:hint="eastAsia"/>
          <w:sz w:val="24"/>
        </w:rPr>
        <w:t xml:space="preserve">the </w:t>
      </w:r>
      <w:r>
        <w:rPr>
          <w:rFonts w:ascii="Times New Roman" w:hAnsi="Times New Roman" w:cs="Times New Roman" w:hint="eastAsia"/>
          <w:sz w:val="24"/>
        </w:rPr>
        <w:t xml:space="preserve">decreased </w:t>
      </w:r>
      <w:r w:rsidRPr="00742BE2">
        <w:rPr>
          <w:rFonts w:ascii="Times New Roman" w:hAnsi="Times New Roman" w:cs="Times New Roman" w:hint="eastAsia"/>
          <w:sz w:val="24"/>
        </w:rPr>
        <w:t>production of acid and base</w:t>
      </w:r>
      <w:r>
        <w:rPr>
          <w:rFonts w:ascii="Times New Roman" w:hAnsi="Times New Roman" w:cs="Times New Roman" w:hint="eastAsia"/>
          <w:sz w:val="24"/>
        </w:rPr>
        <w:t xml:space="preserve"> and increased stack resistance. </w:t>
      </w:r>
      <w:r>
        <w:rPr>
          <w:rFonts w:ascii="Times New Roman" w:hAnsi="Times New Roman" w:cs="Times New Roman"/>
          <w:sz w:val="24"/>
        </w:rPr>
        <w:t>A</w:t>
      </w:r>
      <w:r>
        <w:rPr>
          <w:rFonts w:ascii="Times New Roman" w:hAnsi="Times New Roman" w:cs="Times New Roman" w:hint="eastAsia"/>
          <w:sz w:val="24"/>
        </w:rPr>
        <w:t xml:space="preserve">s shown in </w:t>
      </w:r>
      <w:r>
        <w:rPr>
          <w:rFonts w:ascii="Times New Roman" w:hAnsi="Times New Roman" w:cs="Times New Roman"/>
          <w:b/>
          <w:bCs/>
          <w:sz w:val="24"/>
        </w:rPr>
        <w:t xml:space="preserve">Figure </w:t>
      </w:r>
      <w:r>
        <w:rPr>
          <w:rFonts w:ascii="Times New Roman" w:hAnsi="Times New Roman" w:cs="Times New Roman" w:hint="eastAsia"/>
          <w:b/>
          <w:bCs/>
          <w:sz w:val="24"/>
        </w:rPr>
        <w:t>S</w:t>
      </w:r>
      <w:r w:rsidR="00CB2BEA">
        <w:rPr>
          <w:rFonts w:ascii="Times New Roman" w:hAnsi="Times New Roman" w:cs="Times New Roman" w:hint="eastAsia"/>
          <w:b/>
          <w:bCs/>
          <w:sz w:val="24"/>
        </w:rPr>
        <w:t>8</w:t>
      </w:r>
      <w:r>
        <w:rPr>
          <w:rFonts w:ascii="Times New Roman" w:hAnsi="Times New Roman" w:cs="Times New Roman" w:hint="eastAsia"/>
          <w:sz w:val="24"/>
        </w:rPr>
        <w:t xml:space="preserve">, the specific energy consumption of BMED using SWB (6.83 kWh/kg HCl and 13.11 kWh/kg NaOH) was higher than that using NaCl (3.59 kWh/kg HCl and 2.12 kWh/kg NaOH), i.e., 47.44 </w:t>
      </w:r>
      <w:r w:rsidRPr="006E24DA">
        <w:rPr>
          <w:rFonts w:ascii="Times New Roman" w:hAnsi="Times New Roman" w:cs="Times New Roman"/>
          <w:sz w:val="24"/>
        </w:rPr>
        <w:t xml:space="preserve">% higher for acid and </w:t>
      </w:r>
      <w:r>
        <w:rPr>
          <w:rFonts w:ascii="Times New Roman" w:hAnsi="Times New Roman" w:cs="Times New Roman" w:hint="eastAsia"/>
          <w:sz w:val="24"/>
        </w:rPr>
        <w:t>83.83</w:t>
      </w:r>
      <w:r w:rsidRPr="006E24DA">
        <w:rPr>
          <w:rFonts w:ascii="Times New Roman" w:hAnsi="Times New Roman" w:cs="Times New Roman"/>
          <w:sz w:val="24"/>
        </w:rPr>
        <w:t xml:space="preserve"> % higher for base</w:t>
      </w:r>
      <w:r>
        <w:rPr>
          <w:rFonts w:ascii="Times New Roman" w:hAnsi="Times New Roman" w:cs="Times New Roman" w:hint="eastAsia"/>
          <w:sz w:val="24"/>
        </w:rPr>
        <w:t>.</w:t>
      </w:r>
    </w:p>
    <w:p w14:paraId="2D28BA35" w14:textId="1F4882DD" w:rsidR="00D67B8E" w:rsidRPr="00093AC9" w:rsidRDefault="00C314F2" w:rsidP="00C314F2">
      <w:pPr>
        <w:pStyle w:val="report2"/>
      </w:pPr>
      <w:r>
        <w:rPr>
          <w:rFonts w:eastAsiaTheme="minorEastAsia" w:hint="eastAsia"/>
        </w:rPr>
        <w:t xml:space="preserve">3.3 </w:t>
      </w:r>
      <w:r w:rsidR="00D0251E">
        <w:rPr>
          <w:rFonts w:hint="eastAsia"/>
        </w:rPr>
        <w:t>Scaling m</w:t>
      </w:r>
      <w:r w:rsidR="00D67B8E" w:rsidRPr="00093AC9">
        <w:t>echanism</w:t>
      </w:r>
      <w:r w:rsidR="00D67B8E" w:rsidRPr="00093AC9">
        <w:rPr>
          <w:rFonts w:hint="eastAsia"/>
        </w:rPr>
        <w:t xml:space="preserve"> in BMED</w:t>
      </w:r>
      <w:r w:rsidR="004702C6" w:rsidRPr="00093AC9">
        <w:rPr>
          <w:rFonts w:hint="eastAsia"/>
        </w:rPr>
        <w:t xml:space="preserve"> </w:t>
      </w:r>
      <w:r w:rsidR="00834992" w:rsidRPr="00093AC9">
        <w:rPr>
          <w:rFonts w:hint="eastAsia"/>
        </w:rPr>
        <w:t>treating SWB</w:t>
      </w:r>
    </w:p>
    <w:p w14:paraId="10FFFBA9" w14:textId="00D2AC59" w:rsidR="006C2D91" w:rsidRPr="00834992" w:rsidRDefault="00D8346A" w:rsidP="00834992">
      <w:pPr>
        <w:spacing w:line="480" w:lineRule="auto"/>
        <w:rPr>
          <w:rFonts w:ascii="Times New Roman" w:hAnsi="Times New Roman" w:cs="Times New Roman"/>
          <w:sz w:val="24"/>
        </w:rPr>
      </w:pPr>
      <w:r w:rsidRPr="00834992">
        <w:rPr>
          <w:rFonts w:ascii="Times New Roman" w:hAnsi="Times New Roman" w:cs="Times New Roman"/>
          <w:sz w:val="24"/>
        </w:rPr>
        <w:t xml:space="preserve">To gain a deeper understanding of the observed </w:t>
      </w:r>
      <w:r>
        <w:rPr>
          <w:rFonts w:ascii="Times New Roman" w:hAnsi="Times New Roman" w:cs="Times New Roman" w:hint="eastAsia"/>
          <w:sz w:val="24"/>
        </w:rPr>
        <w:t>scaling</w:t>
      </w:r>
      <w:r w:rsidRPr="00834992">
        <w:rPr>
          <w:rFonts w:ascii="Times New Roman" w:hAnsi="Times New Roman" w:cs="Times New Roman"/>
          <w:sz w:val="24"/>
        </w:rPr>
        <w:t xml:space="preserve"> behavior, </w:t>
      </w:r>
      <w:r>
        <w:rPr>
          <w:rFonts w:ascii="Times New Roman" w:hAnsi="Times New Roman" w:cs="Times New Roman" w:hint="eastAsia"/>
          <w:sz w:val="24"/>
        </w:rPr>
        <w:t>this</w:t>
      </w:r>
      <w:r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Pr="00834992">
        <w:rPr>
          <w:rFonts w:ascii="Times New Roman" w:hAnsi="Times New Roman" w:cs="Times New Roman"/>
          <w:sz w:val="24"/>
        </w:rPr>
        <w:t xml:space="preserve"> within the BMED stack.</w:t>
      </w:r>
    </w:p>
    <w:p w14:paraId="70D7652F" w14:textId="7BFB2CEA" w:rsidR="000F2502" w:rsidRPr="00093AC9" w:rsidRDefault="007D12F9" w:rsidP="00093AC9">
      <w:pPr>
        <w:pStyle w:val="report3"/>
        <w:numPr>
          <w:ilvl w:val="2"/>
          <w:numId w:val="1"/>
        </w:numPr>
        <w:spacing w:before="156" w:after="156"/>
        <w:ind w:firstLineChars="0"/>
        <w:rPr>
          <w:rFonts w:eastAsiaTheme="minorEastAsia"/>
          <w:color w:val="000000" w:themeColor="text1"/>
        </w:rPr>
      </w:pPr>
      <w:r>
        <w:rPr>
          <w:rFonts w:eastAsiaTheme="minorEastAsia" w:hint="eastAsia"/>
          <w:color w:val="000000" w:themeColor="text1"/>
        </w:rPr>
        <w:t xml:space="preserve">Scaling ions </w:t>
      </w:r>
      <w:r w:rsidR="006B3A5F">
        <w:rPr>
          <w:rFonts w:eastAsiaTheme="minorEastAsia" w:hint="eastAsia"/>
          <w:color w:val="000000" w:themeColor="text1"/>
        </w:rPr>
        <w:t>changes within BMED stack</w:t>
      </w:r>
    </w:p>
    <w:p w14:paraId="123B2B41" w14:textId="311A4A60" w:rsidR="006B3A5F" w:rsidRPr="0047124B" w:rsidRDefault="00D305BB" w:rsidP="00A30DDE">
      <w:pPr>
        <w:spacing w:line="480" w:lineRule="auto"/>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w:t>
      </w:r>
      <w:r w:rsidR="006B3A5F">
        <w:rPr>
          <w:rFonts w:ascii="Times New Roman" w:hAnsi="Times New Roman" w:cs="Times New Roman" w:hint="eastAsia"/>
          <w:sz w:val="24"/>
        </w:rPr>
        <w:t xml:space="preserve">the scaling ions changes (i.e., </w:t>
      </w:r>
      <w:r w:rsidR="0047124B">
        <w:rPr>
          <w:rFonts w:ascii="Times New Roman" w:hAnsi="Times New Roman" w:cs="Times New Roman" w:hint="eastAsia"/>
          <w:sz w:val="24"/>
        </w:rPr>
        <w:t>the concentration of OH</w:t>
      </w:r>
      <w:r w:rsidR="0047124B" w:rsidRPr="0047124B">
        <w:rPr>
          <w:rFonts w:ascii="Times New Roman" w:hAnsi="Times New Roman" w:cs="Times New Roman" w:hint="eastAsia"/>
          <w:sz w:val="24"/>
          <w:vertAlign w:val="superscript"/>
        </w:rPr>
        <w:t>-</w:t>
      </w:r>
      <w:r w:rsidR="0047124B">
        <w:rPr>
          <w:rFonts w:ascii="Times New Roman" w:hAnsi="Times New Roman" w:cs="Times New Roman" w:hint="eastAsia"/>
          <w:sz w:val="24"/>
        </w:rPr>
        <w:t>, Ca</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xml:space="preserve"> and Mg</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in the BMED system to better understand the mechanism of scaling.</w:t>
      </w:r>
    </w:p>
    <w:p w14:paraId="7A80EAB2" w14:textId="33719E20" w:rsidR="003F6BDD" w:rsidRDefault="00C80E6C" w:rsidP="003F6BDD">
      <w:pPr>
        <w:keepNext/>
        <w:spacing w:line="480" w:lineRule="auto"/>
        <w:rPr>
          <w:rFonts w:hint="eastAsia"/>
        </w:rPr>
      </w:pPr>
      <w:r>
        <w:rPr>
          <w:rFonts w:hint="eastAsia"/>
          <w:noProof/>
        </w:rPr>
        <w:lastRenderedPageBreak/>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39702987"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600522">
        <w:rPr>
          <w:rFonts w:ascii="Times New Roman" w:hAnsi="Times New Roman" w:cs="Times New Roman"/>
          <w:noProof/>
          <w:sz w:val="24"/>
        </w:rPr>
        <w:t>3</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84436B">
        <w:rPr>
          <w:rFonts w:ascii="Times New Roman" w:hAnsi="Times New Roman" w:cs="Times New Roman" w:hint="eastAsia"/>
          <w:sz w:val="24"/>
        </w:rPr>
        <w:t xml:space="preserve"> (AC, acid chamber; BC, base chamber; SC, salt chamber)</w:t>
      </w:r>
      <w:r w:rsidR="007E2E0B">
        <w:rPr>
          <w:rFonts w:ascii="Times New Roman" w:hAnsi="Times New Roman" w:cs="Times New Roman" w:hint="eastAsia"/>
          <w:sz w:val="24"/>
        </w:rPr>
        <w:t xml:space="preserve">. </w:t>
      </w:r>
    </w:p>
    <w:p w14:paraId="0975DFC3" w14:textId="508EA49E" w:rsidR="00A75A2E" w:rsidRDefault="00333ED7" w:rsidP="00A30DDE">
      <w:pPr>
        <w:spacing w:line="480" w:lineRule="auto"/>
        <w:rPr>
          <w:rFonts w:ascii="Times New Roman" w:hAnsi="Times New Roman" w:cs="Times New Roman"/>
          <w:sz w:val="24"/>
        </w:rPr>
      </w:pPr>
      <w:r w:rsidRPr="00E7321D">
        <w:rPr>
          <w:rFonts w:ascii="Times New Roman" w:hAnsi="Times New Roman" w:cs="Times New Roman"/>
          <w:b/>
          <w:bCs/>
          <w:sz w:val="24"/>
        </w:rPr>
        <w:t xml:space="preserve">Figure </w:t>
      </w:r>
      <w:r w:rsidR="00BD562D" w:rsidRPr="00E7321D">
        <w:rPr>
          <w:rFonts w:ascii="Times New Roman" w:hAnsi="Times New Roman" w:cs="Times New Roman" w:hint="eastAsia"/>
          <w:b/>
          <w:bCs/>
          <w:sz w:val="24"/>
        </w:rPr>
        <w:t>S11</w:t>
      </w:r>
      <w:r w:rsidRPr="00E7321D">
        <w:rPr>
          <w:rFonts w:ascii="Times New Roman" w:hAnsi="Times New Roman" w:cs="Times New Roman"/>
          <w:b/>
          <w:bCs/>
          <w:sz w:val="24"/>
        </w:rPr>
        <w:t xml:space="preserve"> a,</w:t>
      </w:r>
      <w:r w:rsidRPr="00E7321D">
        <w:rPr>
          <w:rFonts w:ascii="Times New Roman" w:hAnsi="Times New Roman" w:cs="Times New Roman" w:hint="eastAsia"/>
          <w:b/>
          <w:bCs/>
          <w:sz w:val="24"/>
        </w:rPr>
        <w:t xml:space="preserve"> </w:t>
      </w:r>
      <w:r w:rsidRPr="00E7321D">
        <w:rPr>
          <w:rFonts w:ascii="Times New Roman" w:hAnsi="Times New Roman" w:cs="Times New Roman"/>
          <w:b/>
          <w:bCs/>
          <w:sz w:val="24"/>
        </w:rPr>
        <w:t>b</w:t>
      </w:r>
      <w:r w:rsidRPr="00E7321D">
        <w:rPr>
          <w:rFonts w:ascii="Times New Roman" w:hAnsi="Times New Roman" w:cs="Times New Roman"/>
          <w:sz w:val="24"/>
        </w:rPr>
        <w:t xml:space="preserve"> shows that the pH of the </w:t>
      </w:r>
      <w:r w:rsidRPr="00E7321D">
        <w:rPr>
          <w:rFonts w:ascii="Times New Roman" w:hAnsi="Times New Roman" w:cs="Times New Roman" w:hint="eastAsia"/>
          <w:sz w:val="24"/>
        </w:rPr>
        <w:t>AC</w:t>
      </w:r>
      <w:r w:rsidRPr="00E7321D">
        <w:rPr>
          <w:rFonts w:ascii="Times New Roman" w:hAnsi="Times New Roman" w:cs="Times New Roman"/>
          <w:sz w:val="24"/>
        </w:rPr>
        <w:t xml:space="preserve"> remained below 2, while that of the </w:t>
      </w:r>
      <w:r w:rsidRPr="00E7321D">
        <w:rPr>
          <w:rFonts w:ascii="Times New Roman" w:hAnsi="Times New Roman" w:cs="Times New Roman" w:hint="eastAsia"/>
          <w:sz w:val="24"/>
        </w:rPr>
        <w:t>BC</w:t>
      </w:r>
      <w:r w:rsidRPr="00E7321D">
        <w:rPr>
          <w:rFonts w:ascii="Times New Roman" w:hAnsi="Times New Roman" w:cs="Times New Roman"/>
          <w:sz w:val="24"/>
        </w:rPr>
        <w:t xml:space="preserve"> exceeded 12 throughout the BMED process for both NaCl and </w:t>
      </w:r>
      <w:r w:rsidRPr="00E7321D">
        <w:rPr>
          <w:rFonts w:ascii="Times New Roman" w:hAnsi="Times New Roman" w:cs="Times New Roman" w:hint="eastAsia"/>
          <w:sz w:val="24"/>
        </w:rPr>
        <w:t>SWB</w:t>
      </w:r>
      <w:r w:rsidRPr="00E7321D">
        <w:rPr>
          <w:rFonts w:ascii="Times New Roman" w:hAnsi="Times New Roman" w:cs="Times New Roman"/>
          <w:sz w:val="24"/>
        </w:rPr>
        <w:t>.</w:t>
      </w:r>
      <w:r w:rsidRPr="00CE7411">
        <w:rPr>
          <w:rFonts w:ascii="Times New Roman" w:hAnsi="Times New Roman" w:cs="Times New Roman"/>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w:t>
      </w:r>
      <w:r w:rsidR="0084436B">
        <w:rPr>
          <w:rFonts w:ascii="Times New Roman" w:hAnsi="Times New Roman" w:cs="Times New Roman" w:hint="eastAsia"/>
          <w:sz w:val="24"/>
        </w:rPr>
        <w:t>divalent cations</w:t>
      </w:r>
      <w:r w:rsidR="00FD0120">
        <w:rPr>
          <w:rFonts w:ascii="Times New Roman" w:hAnsi="Times New Roman" w:cs="Times New Roman" w:hint="eastAsia"/>
          <w:sz w:val="24"/>
        </w:rPr>
        <w:t xml:space="preserve"> in AC and BC kept in a lower range than that in SC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E0560A" w:rsidRPr="00DC5BD7">
        <w:rPr>
          <w:rFonts w:ascii="Times New Roman" w:hAnsi="Times New Roman" w:cs="Times New Roman" w:hint="eastAsia"/>
          <w:b/>
          <w:bCs/>
          <w:sz w:val="24"/>
        </w:rPr>
        <w:t xml:space="preserve"> 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9418BF">
        <w:rPr>
          <w:rFonts w:ascii="Times New Roman" w:hAnsi="Times New Roman" w:cs="Times New Roman" w:hint="eastAsia"/>
          <w:sz w:val="24"/>
        </w:rPr>
        <w:t>divalent cation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C20D41">
        <w:rPr>
          <w:rFonts w:ascii="Times New Roman" w:hAnsi="Times New Roman" w:cs="Times New Roman" w:hint="eastAsia"/>
          <w:b/>
          <w:bCs/>
          <w:sz w:val="24"/>
        </w:rPr>
        <w:t xml:space="preserve"> 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sidRPr="00DC5BD7">
        <w:rPr>
          <w:rFonts w:ascii="Times New Roman" w:hAnsi="Times New Roman" w:cs="Times New Roman" w:hint="eastAsia"/>
          <w:b/>
          <w:bCs/>
          <w:sz w:val="24"/>
        </w:rPr>
        <w:t xml:space="preserve"> 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Pr>
          <w:rFonts w:ascii="Times New Roman" w:hAnsi="Times New Roman" w:cs="Times New Roman" w:hint="eastAsia"/>
          <w:b/>
          <w:bCs/>
          <w:sz w:val="24"/>
        </w:rPr>
        <w:t xml:space="preserve"> 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3C097B4C" w:rsidR="0087242C" w:rsidRPr="00BF19AD" w:rsidRDefault="00DA7F64"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00E7321D">
        <w:rPr>
          <w:rFonts w:ascii="Times New Roman" w:hAnsi="Times New Roman" w:cs="Times New Roman" w:hint="eastAsia"/>
          <w:b/>
          <w:bCs/>
          <w:sz w:val="24"/>
        </w:rPr>
        <w:t>S11</w:t>
      </w:r>
      <w:r w:rsidRPr="00214236">
        <w:rPr>
          <w:rFonts w:ascii="Times New Roman" w:hAnsi="Times New Roman" w:cs="Times New Roman" w:hint="eastAsia"/>
          <w:b/>
          <w:bCs/>
          <w:sz w:val="24"/>
        </w:rPr>
        <w:t xml:space="preserve">a and </w:t>
      </w:r>
      <w:r w:rsidR="00E576A9">
        <w:rPr>
          <w:rFonts w:ascii="Times New Roman" w:hAnsi="Times New Roman" w:cs="Times New Roman" w:hint="eastAsia"/>
          <w:b/>
          <w:bCs/>
          <w:sz w:val="24"/>
        </w:rPr>
        <w:t>3</w:t>
      </w:r>
      <w:r w:rsidRPr="00214236">
        <w:rPr>
          <w:rFonts w:ascii="Times New Roman" w:hAnsi="Times New Roman" w:cs="Times New Roman" w:hint="eastAsia"/>
          <w:b/>
          <w:bCs/>
          <w:sz w:val="24"/>
        </w:rPr>
        <w:t>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727927">
        <w:rPr>
          <w:rFonts w:ascii="Times New Roman" w:hAnsi="Times New Roman" w:cs="Times New Roman" w:hint="eastAsia"/>
          <w:b/>
          <w:bCs/>
          <w:sz w:val="24"/>
        </w:rPr>
        <w:t>Figure 1</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w:t>
      </w:r>
      <w:r w:rsidR="00E7321D">
        <w:rPr>
          <w:rFonts w:ascii="Times New Roman" w:hAnsi="Times New Roman" w:cs="Times New Roman" w:hint="eastAsia"/>
          <w:sz w:val="24"/>
        </w:rPr>
        <w:t>divalent cation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3</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214236" w:rsidRPr="00214236">
        <w:rPr>
          <w:rFonts w:ascii="Times New Roman" w:hAnsi="Times New Roman" w:cs="Times New Roman" w:hint="eastAsia"/>
          <w:b/>
          <w:bCs/>
          <w:sz w:val="24"/>
        </w:rPr>
        <w:t xml:space="preserve"> </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 xml:space="preserve">3 </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Pr="00093AC9" w:rsidRDefault="000F2502"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in the solution</w:t>
      </w:r>
    </w:p>
    <w:p w14:paraId="6EF47387" w14:textId="0E097FBB" w:rsidR="009B6729" w:rsidRPr="001D10F6" w:rsidRDefault="001D58AB" w:rsidP="00A30DDE">
      <w:pPr>
        <w:spacing w:line="480" w:lineRule="auto"/>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 xml:space="preserve">The fluctuation of </w:t>
      </w:r>
      <w:r w:rsidR="00231CFB">
        <w:rPr>
          <w:rFonts w:ascii="Times New Roman" w:hAnsi="Times New Roman" w:cs="Times New Roman" w:hint="eastAsia"/>
          <w:sz w:val="24"/>
        </w:rPr>
        <w:t>membrane resistanc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231CFB">
        <w:rPr>
          <w:rFonts w:ascii="Times New Roman" w:hAnsi="Times New Roman" w:cs="Times New Roman" w:hint="eastAsia"/>
          <w:b/>
          <w:bCs/>
          <w:sz w:val="24"/>
        </w:rPr>
        <w:t>2d</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seeds, accelerating further crystallization in the solution</w:t>
      </w:r>
      <w:r w:rsidR="0065510D">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Wang&lt;/Author&gt;&lt;Year&gt;2022&lt;/Year&gt;&lt;RecNum&gt;318&lt;/RecNum&gt;&lt;DisplayText&gt;&lt;style face="superscript"&gt;46&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65510D">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6</w:t>
      </w:r>
      <w:r w:rsidR="0065510D">
        <w:rPr>
          <w:rFonts w:ascii="Times New Roman" w:hAnsi="Times New Roman" w:cs="Times New Roman"/>
          <w:sz w:val="24"/>
        </w:rPr>
        <w:fldChar w:fldCharType="end"/>
      </w:r>
      <w:r w:rsidR="0015667A">
        <w:rPr>
          <w:rFonts w:ascii="Times New Roman" w:hAnsi="Times New Roman" w:cs="Times New Roman" w:hint="eastAsia"/>
          <w:sz w:val="24"/>
        </w:rPr>
        <w:t>.</w:t>
      </w:r>
      <w:r w:rsidR="000243A9" w:rsidRPr="001D10F6">
        <w:rPr>
          <w:rFonts w:ascii="Times New Roman" w:hAnsi="Times New Roman" w:cs="Times New Roman" w:hint="eastAsia"/>
          <w:sz w:val="24"/>
        </w:rPr>
        <w:t xml:space="preserve"> </w:t>
      </w:r>
    </w:p>
    <w:p w14:paraId="5F14C6F3" w14:textId="2D2902F1" w:rsidR="00630C54" w:rsidRDefault="001D58AB" w:rsidP="00A30DDE">
      <w:pPr>
        <w:spacing w:line="480" w:lineRule="auto"/>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w:t>
      </w:r>
      <w:r w:rsidR="004E29E6" w:rsidRPr="001C44BC">
        <w:rPr>
          <w:rFonts w:ascii="Times New Roman" w:hAnsi="Times New Roman" w:cs="Times New Roman" w:hint="eastAsia"/>
          <w:sz w:val="24"/>
        </w:rPr>
        <w:lastRenderedPageBreak/>
        <w:t xml:space="preserve">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4C3FD3">
        <w:rPr>
          <w:rFonts w:ascii="Times New Roman" w:hAnsi="Times New Roman" w:cs="Times New Roman" w:hint="eastAsia"/>
          <w:sz w:val="24"/>
        </w:rPr>
        <w:t xml:space="preserve"> </w:t>
      </w:r>
      <w:r w:rsidR="00BC7BE4">
        <w:rPr>
          <w:rFonts w:ascii="Times New Roman" w:hAnsi="Times New Roman" w:cs="Times New Roman" w:hint="eastAsia"/>
          <w:sz w:val="24"/>
        </w:rPr>
        <w:t>through</w:t>
      </w:r>
      <w:r w:rsidR="00BC7BE4" w:rsidRPr="00BC7BE4">
        <w:rPr>
          <w:rFonts w:ascii="Times New Roman" w:hAnsi="Times New Roman" w:cs="Times New Roman" w:hint="eastAsia"/>
          <w:b/>
          <w:bCs/>
          <w:sz w:val="24"/>
        </w:rPr>
        <w:t xml:space="preserve"> Eq. 4-6</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D340EE" w:rsidRPr="00D340EE">
        <w:rPr>
          <w:rFonts w:ascii="Times New Roman" w:hAnsi="Times New Roman" w:cs="Times New Roman"/>
          <w:noProof/>
          <w:sz w:val="24"/>
          <w:vertAlign w:val="superscript"/>
        </w:rPr>
        <w:t xml:space="preserve"> </w:t>
      </w:r>
      <w:r w:rsidR="004E29E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 </w:instrText>
      </w:r>
      <w:r w:rsidR="00485A63">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DATA </w:instrText>
      </w:r>
      <w:r w:rsidR="00485A63">
        <w:rPr>
          <w:rFonts w:ascii="Times New Roman" w:hAnsi="Times New Roman" w:cs="Times New Roman"/>
          <w:sz w:val="24"/>
        </w:rPr>
      </w:r>
      <w:r w:rsidR="00485A63">
        <w:rPr>
          <w:rFonts w:ascii="Times New Roman" w:hAnsi="Times New Roman" w:cs="Times New Roman"/>
          <w:sz w:val="24"/>
        </w:rPr>
        <w:fldChar w:fldCharType="end"/>
      </w:r>
      <w:r w:rsidR="004E29E6" w:rsidRPr="001C44BC">
        <w:rPr>
          <w:rFonts w:ascii="Times New Roman" w:hAnsi="Times New Roman" w:cs="Times New Roman"/>
          <w:sz w:val="24"/>
        </w:rPr>
      </w:r>
      <w:r w:rsidR="004E29E6" w:rsidRPr="001C44BC">
        <w:rPr>
          <w:rFonts w:ascii="Times New Roman" w:hAnsi="Times New Roman" w:cs="Times New Roman"/>
          <w:sz w:val="24"/>
        </w:rPr>
        <w:fldChar w:fldCharType="separate"/>
      </w:r>
      <w:r w:rsidR="00485A63" w:rsidRPr="00485A63">
        <w:rPr>
          <w:rFonts w:ascii="Times New Roman" w:hAnsi="Times New Roman" w:cs="Times New Roman"/>
          <w:noProof/>
          <w:sz w:val="24"/>
          <w:vertAlign w:val="superscript"/>
        </w:rPr>
        <w:t>34, 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4827C5">
        <w:rPr>
          <w:rFonts w:ascii="Times New Roman" w:hAnsi="Times New Roman" w:cs="Times New Roman" w:hint="eastAsia"/>
          <w:b/>
          <w:bCs/>
          <w:sz w:val="24"/>
        </w:rPr>
        <w:t xml:space="preserve">3 </w:t>
      </w:r>
      <w:r w:rsidR="00CE15C2" w:rsidRPr="001716F5">
        <w:rPr>
          <w:rFonts w:ascii="Times New Roman" w:hAnsi="Times New Roman" w:cs="Times New Roman" w:hint="eastAsia"/>
          <w:b/>
          <w:bCs/>
          <w:sz w:val="24"/>
        </w:rPr>
        <w:t>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2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3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p>
    <w:p w14:paraId="156A0643" w14:textId="7819EC43" w:rsidR="00D67B8E" w:rsidRPr="00093AC9" w:rsidRDefault="00D67B8E"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 xml:space="preserve">Scaling </w:t>
      </w:r>
      <w:proofErr w:type="gramStart"/>
      <w:r w:rsidRPr="00093AC9">
        <w:rPr>
          <w:rFonts w:eastAsiaTheme="minorEastAsia" w:hint="eastAsia"/>
          <w:color w:val="000000" w:themeColor="text1"/>
        </w:rPr>
        <w:t>formation</w:t>
      </w:r>
      <w:proofErr w:type="gramEnd"/>
      <w:r w:rsidR="00630C54" w:rsidRPr="00093AC9">
        <w:rPr>
          <w:rFonts w:eastAsiaTheme="minorEastAsia" w:hint="eastAsia"/>
          <w:color w:val="000000" w:themeColor="text1"/>
        </w:rPr>
        <w:t xml:space="preserve"> on CEMs</w:t>
      </w:r>
    </w:p>
    <w:p w14:paraId="69AB33CF" w14:textId="7803470E" w:rsidR="000D1845" w:rsidRDefault="00FB06AC" w:rsidP="00A30DDE">
      <w:pPr>
        <w:spacing w:line="480" w:lineRule="auto"/>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33948785" w:rsidR="0004643B" w:rsidRDefault="00DD4E98" w:rsidP="0004643B">
      <w:pPr>
        <w:keepNext/>
        <w:spacing w:line="480" w:lineRule="auto"/>
        <w:rPr>
          <w:rFonts w:hint="eastAsia"/>
        </w:rPr>
      </w:pPr>
      <w:r>
        <w:rPr>
          <w:rFonts w:hint="eastAsia"/>
          <w:noProof/>
        </w:rPr>
        <w:drawing>
          <wp:inline distT="0" distB="0" distL="0" distR="0" wp14:anchorId="5995DBCB" wp14:editId="68159C4B">
            <wp:extent cx="5702643" cy="2193828"/>
            <wp:effectExtent l="0" t="0" r="0" b="0"/>
            <wp:docPr id="19287330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5274" cy="2206381"/>
                    </a:xfrm>
                    <a:prstGeom prst="rect">
                      <a:avLst/>
                    </a:prstGeom>
                    <a:noFill/>
                  </pic:spPr>
                </pic:pic>
              </a:graphicData>
            </a:graphic>
          </wp:inline>
        </w:drawing>
      </w:r>
    </w:p>
    <w:p w14:paraId="53EB43A8" w14:textId="7800F9F8"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600522">
        <w:rPr>
          <w:rFonts w:ascii="Times New Roman" w:hAnsi="Times New Roman" w:cs="Times New Roman"/>
          <w:noProof/>
          <w:sz w:val="24"/>
          <w:szCs w:val="24"/>
        </w:rPr>
        <w:t>4</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r w:rsidR="00F14F93">
        <w:rPr>
          <w:rFonts w:ascii="Times New Roman" w:hAnsi="Times New Roman" w:cs="Times New Roman" w:hint="eastAsia"/>
          <w:sz w:val="24"/>
          <w:szCs w:val="24"/>
        </w:rPr>
        <w:t xml:space="preserve"> (S</w:t>
      </w:r>
      <w:r w:rsidR="00DD4E98">
        <w:rPr>
          <w:rFonts w:ascii="Times New Roman" w:hAnsi="Times New Roman" w:cs="Times New Roman" w:hint="eastAsia"/>
          <w:sz w:val="24"/>
          <w:szCs w:val="24"/>
        </w:rPr>
        <w:t>C, salt chamber; BC, base chamber;</w:t>
      </w:r>
      <w:r w:rsidR="00212510">
        <w:rPr>
          <w:rFonts w:ascii="Times New Roman" w:hAnsi="Times New Roman" w:cs="Times New Roman" w:hint="eastAsia"/>
          <w:sz w:val="24"/>
          <w:szCs w:val="24"/>
        </w:rPr>
        <w:t xml:space="preserve"> CEM, cation exchange membrane)</w:t>
      </w:r>
      <w:r w:rsidRPr="0004643B">
        <w:rPr>
          <w:rFonts w:ascii="Times New Roman" w:hAnsi="Times New Roman" w:cs="Times New Roman"/>
          <w:sz w:val="24"/>
          <w:szCs w:val="24"/>
        </w:rPr>
        <w:t>.</w:t>
      </w:r>
    </w:p>
    <w:p w14:paraId="24944E73" w14:textId="47C010D0" w:rsidR="006D590E" w:rsidRPr="00423FFC" w:rsidRDefault="00026047" w:rsidP="00A30DDE">
      <w:pPr>
        <w:spacing w:line="48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4</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w:t>
      </w:r>
      <w:r w:rsidR="0038151A">
        <w:rPr>
          <w:rFonts w:ascii="Times New Roman" w:hAnsi="Times New Roman" w:cs="Times New Roman" w:hint="eastAsia"/>
          <w:sz w:val="24"/>
        </w:rPr>
        <w:lastRenderedPageBreak/>
        <w:t xml:space="preserve">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B56D3E" w:rsidRPr="00333975">
        <w:rPr>
          <w:rFonts w:ascii="Times New Roman" w:hAnsi="Times New Roman" w:cs="Times New Roman" w:hint="eastAsia"/>
          <w:b/>
          <w:bCs/>
          <w:sz w:val="24"/>
        </w:rPr>
        <w:t xml:space="preserve">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c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c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5, 39, 47, 48</w:t>
      </w:r>
      <w:r w:rsidR="00400912">
        <w:rPr>
          <w:rFonts w:ascii="Times New Roman" w:hAnsi="Times New Roman" w:cs="Times New Roman"/>
          <w:sz w:val="24"/>
        </w:rPr>
        <w:fldChar w:fldCharType="end"/>
      </w:r>
      <w:r w:rsidR="00F4560B">
        <w:rPr>
          <w:rFonts w:ascii="Times New Roman" w:hAnsi="Times New Roman" w:cs="Times New Roman" w:hint="eastAsia"/>
          <w:sz w:val="24"/>
        </w:rPr>
        <w:t>.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O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O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5, 39, 48</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Lorrain&lt;/Author&gt;&lt;Year&gt;1996&lt;/Year&gt;&lt;RecNum&gt;224&lt;/RecNum&gt;&lt;DisplayText&gt;&lt;style face="superscript"&gt;49, 50&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9, 50</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2</w:t>
      </w:r>
      <w:r w:rsidR="00333975">
        <w:rPr>
          <w:rFonts w:ascii="Times New Roman" w:hAnsi="Times New Roman" w:cs="Times New Roman" w:hint="eastAsia"/>
          <w:b/>
          <w:bCs/>
          <w:sz w:val="24"/>
        </w:rPr>
        <w:t xml:space="preserve"> </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Belashova&lt;/Author&gt;&lt;Year&gt;2017&lt;/Year&gt;&lt;RecNum&gt;287&lt;/RecNum&gt;&lt;DisplayText&gt;&lt;style face="superscript"&gt;39, 48&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9, 48</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26940917" w:rsidR="00630C54" w:rsidRDefault="00150622" w:rsidP="00630C54">
      <w:pPr>
        <w:spacing w:line="480" w:lineRule="auto"/>
        <w:rPr>
          <w:rFonts w:ascii="Times New Roman" w:hAnsi="Times New Roman" w:cs="Times New Roman"/>
          <w:sz w:val="24"/>
        </w:rPr>
      </w:pP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w:t>
      </w:r>
      <w:r w:rsidR="00BB17EF">
        <w:rPr>
          <w:rFonts w:ascii="Times New Roman" w:hAnsi="Times New Roman" w:cs="Times New Roman" w:hint="eastAsia"/>
          <w:sz w:val="24"/>
        </w:rPr>
        <w:t>transport number</w:t>
      </w:r>
      <w:r w:rsidR="00AC132D">
        <w:rPr>
          <w:rFonts w:ascii="Times New Roman" w:hAnsi="Times New Roman" w:cs="Times New Roman" w:hint="eastAsia"/>
          <w:sz w:val="24"/>
        </w:rPr>
        <w:t xml:space="preserve"> of the pristine CEM was 0.95</w:t>
      </w:r>
      <w:r w:rsidR="002C5329">
        <w:rPr>
          <w:rFonts w:ascii="Times New Roman" w:hAnsi="Times New Roman" w:cs="Times New Roman" w:hint="eastAsia"/>
          <w:sz w:val="24"/>
        </w:rPr>
        <w:t xml:space="preserve"> (</w:t>
      </w:r>
      <w:r w:rsidR="00214236" w:rsidRPr="004827C5">
        <w:rPr>
          <w:rFonts w:ascii="Times New Roman" w:hAnsi="Times New Roman" w:cs="Times New Roman" w:hint="eastAsia"/>
          <w:b/>
          <w:bCs/>
          <w:sz w:val="24"/>
        </w:rPr>
        <w:t xml:space="preserve">Figure </w:t>
      </w:r>
      <w:r w:rsidR="002C5329" w:rsidRPr="004827C5">
        <w:rPr>
          <w:rFonts w:ascii="Times New Roman" w:hAnsi="Times New Roman" w:cs="Times New Roman" w:hint="eastAsia"/>
          <w:b/>
          <w:bCs/>
          <w:sz w:val="24"/>
        </w:rPr>
        <w:t>S</w:t>
      </w:r>
      <w:r w:rsidR="004827C5">
        <w:rPr>
          <w:rFonts w:ascii="Times New Roman" w:hAnsi="Times New Roman" w:cs="Times New Roman" w:hint="eastAsia"/>
          <w:b/>
          <w:bCs/>
          <w:sz w:val="24"/>
        </w:rPr>
        <w:t>1</w:t>
      </w:r>
      <w:r w:rsidR="00BB17EF">
        <w:rPr>
          <w:rFonts w:ascii="Times New Roman" w:hAnsi="Times New Roman" w:cs="Times New Roman" w:hint="eastAsia"/>
          <w:b/>
          <w:bCs/>
          <w:sz w:val="24"/>
        </w:rPr>
        <w:t>3</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w:t>
      </w:r>
      <w:r w:rsidR="00A734AB" w:rsidRPr="00A734AB">
        <w:rPr>
          <w:rFonts w:ascii="Times New Roman" w:hAnsi="Times New Roman" w:cs="Times New Roman" w:hint="eastAsia"/>
          <w:sz w:val="24"/>
        </w:rPr>
        <w:lastRenderedPageBreak/>
        <w:t>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51&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066BEC">
        <w:rPr>
          <w:rFonts w:ascii="Times New Roman" w:hAnsi="Times New Roman" w:cs="Times New Roman"/>
          <w:noProof/>
          <w:sz w:val="24"/>
        </w:rPr>
        <w:t xml:space="preserve">Gou, et al. </w:t>
      </w:r>
      <w:r w:rsidR="00066BEC" w:rsidRPr="00066BEC">
        <w:rPr>
          <w:rFonts w:ascii="Times New Roman" w:hAnsi="Times New Roman" w:cs="Times New Roman"/>
          <w:noProof/>
          <w:sz w:val="24"/>
          <w:vertAlign w:val="superscript"/>
        </w:rPr>
        <w:t>51</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A43E3B">
        <w:rPr>
          <w:rFonts w:ascii="Times New Roman" w:hAnsi="Times New Roman" w:cs="Times New Roman" w:hint="eastAsia"/>
          <w:b/>
          <w:bCs/>
          <w:sz w:val="24"/>
        </w:rPr>
        <w:t>1</w:t>
      </w:r>
      <w:r w:rsidR="00BB17EF">
        <w:rPr>
          <w:rFonts w:ascii="Times New Roman" w:hAnsi="Times New Roman" w:cs="Times New Roman" w:hint="eastAsia"/>
          <w:b/>
          <w:bCs/>
          <w:sz w:val="24"/>
        </w:rPr>
        <w:t>3</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3C381C">
        <w:rPr>
          <w:rFonts w:ascii="Times New Roman" w:hAnsi="Times New Roman" w:cs="Times New Roman" w:hint="eastAsia"/>
          <w:b/>
          <w:bCs/>
          <w:sz w:val="24"/>
        </w:rPr>
        <w:t>4</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093AC9" w:rsidRDefault="00630C54"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on BPMs</w:t>
      </w:r>
    </w:p>
    <w:p w14:paraId="2C0C4231" w14:textId="2A9BFFB2" w:rsidR="00594C18" w:rsidRDefault="00B42099" w:rsidP="00594C18">
      <w:pPr>
        <w:keepNext/>
        <w:spacing w:line="480" w:lineRule="auto"/>
        <w:jc w:val="center"/>
        <w:rPr>
          <w:rFonts w:hint="eastAsia"/>
        </w:rPr>
      </w:pPr>
      <w:r>
        <w:rPr>
          <w:rFonts w:hint="eastAsia"/>
          <w:noProof/>
        </w:rPr>
        <w:drawing>
          <wp:inline distT="0" distB="0" distL="0" distR="0" wp14:anchorId="7FA2DE25" wp14:editId="0B7FF0B1">
            <wp:extent cx="3675612" cy="2567858"/>
            <wp:effectExtent l="0" t="0" r="1270" b="0"/>
            <wp:docPr id="1646214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9384" cy="2577479"/>
                    </a:xfrm>
                    <a:prstGeom prst="rect">
                      <a:avLst/>
                    </a:prstGeom>
                    <a:noFill/>
                  </pic:spPr>
                </pic:pic>
              </a:graphicData>
            </a:graphic>
          </wp:inline>
        </w:drawing>
      </w:r>
    </w:p>
    <w:p w14:paraId="0899C66F" w14:textId="094F491A" w:rsidR="00CF1DB0" w:rsidRDefault="00594C18" w:rsidP="004F573F">
      <w:pPr>
        <w:pStyle w:val="aa"/>
        <w:spacing w:after="240"/>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600522">
        <w:rPr>
          <w:rFonts w:ascii="Times New Roman" w:hAnsi="Times New Roman" w:cs="Times New Roman"/>
          <w:noProof/>
          <w:sz w:val="24"/>
          <w:szCs w:val="24"/>
        </w:rPr>
        <w:t>5</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r w:rsidR="00B742D8">
        <w:rPr>
          <w:rFonts w:ascii="Times New Roman" w:hAnsi="Times New Roman" w:cs="Times New Roman" w:hint="eastAsia"/>
          <w:sz w:val="24"/>
          <w:szCs w:val="24"/>
        </w:rPr>
        <w:t xml:space="preserve"> (SC, salt chamber; BC, base chamber; AC, acid chamber; EC, electrode chamber; CEM, cation exchange membrane; BPM, bipolar membrane)</w:t>
      </w:r>
      <w:r w:rsidRPr="00594C18">
        <w:rPr>
          <w:rFonts w:ascii="Times New Roman" w:hAnsi="Times New Roman" w:cs="Times New Roman"/>
          <w:sz w:val="24"/>
          <w:szCs w:val="24"/>
        </w:rPr>
        <w:t>.</w:t>
      </w:r>
    </w:p>
    <w:p w14:paraId="0F712011" w14:textId="73AE2044" w:rsidR="00967DE0" w:rsidRDefault="00967DE0" w:rsidP="00A30DDE">
      <w:pPr>
        <w:spacing w:line="480" w:lineRule="auto"/>
        <w:rPr>
          <w:rFonts w:ascii="Times New Roman" w:hAnsi="Times New Roman" w:cs="Times New Roman"/>
          <w:sz w:val="24"/>
        </w:rPr>
      </w:pPr>
      <w:r>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5</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w:t>
      </w:r>
      <w:r>
        <w:rPr>
          <w:rFonts w:ascii="Times New Roman" w:hAnsi="Times New Roman" w:cs="Times New Roman" w:hint="eastAsia"/>
          <w:sz w:val="24"/>
        </w:rPr>
        <w:lastRenderedPageBreak/>
        <w:t xml:space="preserve">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 xml:space="preserve">As shown in </w:t>
      </w:r>
      <w:r w:rsidR="00727927">
        <w:rPr>
          <w:rFonts w:ascii="Times New Roman" w:hAnsi="Times New Roman" w:cs="Times New Roman" w:hint="eastAsia"/>
          <w:sz w:val="24"/>
        </w:rPr>
        <w:t>Figure 1</w:t>
      </w:r>
      <w:r>
        <w:rPr>
          <w:rFonts w:ascii="Times New Roman" w:hAnsi="Times New Roman" w:cs="Times New Roman" w:hint="eastAsia"/>
          <w:sz w:val="24"/>
        </w:rPr>
        <w:t xml:space="preserve"> 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ndreeva&lt;/Author&gt;&lt;Year&gt;2017&lt;/Year&gt;&lt;RecNum&gt;296&lt;/RecNum&gt;&lt;DisplayText&gt;&lt;style face="superscript"&gt;3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Pr>
          <w:rFonts w:ascii="Times New Roman" w:hAnsi="Times New Roman" w:cs="Times New Roman"/>
          <w:sz w:val="24"/>
        </w:rPr>
        <w:fldChar w:fldCharType="separate"/>
      </w:r>
      <w:r w:rsidRPr="00B56A9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w:t>
      </w:r>
    </w:p>
    <w:p w14:paraId="7B3B5FB3" w14:textId="3A98D230" w:rsidR="00C41FE2" w:rsidRPr="00080715" w:rsidRDefault="00080715" w:rsidP="00080715">
      <w:pPr>
        <w:pStyle w:val="report2"/>
        <w:rPr>
          <w:rFonts w:eastAsiaTheme="minorEastAsia"/>
        </w:rPr>
      </w:pPr>
      <w:r>
        <w:rPr>
          <w:rFonts w:eastAsiaTheme="minorEastAsia" w:hint="eastAsia"/>
        </w:rPr>
        <w:lastRenderedPageBreak/>
        <w:t xml:space="preserve">3.4 </w:t>
      </w:r>
      <w:r w:rsidRPr="00080715">
        <w:rPr>
          <w:rFonts w:hint="eastAsia"/>
        </w:rPr>
        <w:t>Reversibility of BMED</w:t>
      </w:r>
    </w:p>
    <w:p w14:paraId="304E7D91" w14:textId="5AE40AD2" w:rsidR="004F5DB5" w:rsidRDefault="004F5DB5" w:rsidP="004F5DB5">
      <w:pPr>
        <w:spacing w:line="480" w:lineRule="auto"/>
        <w:jc w:val="center"/>
        <w:rPr>
          <w:rFonts w:ascii="Times New Roman" w:hAnsi="Times New Roman" w:cs="Times New Roman"/>
          <w:sz w:val="24"/>
        </w:rPr>
      </w:pPr>
      <w:r>
        <w:rPr>
          <w:rFonts w:hint="eastAsia"/>
          <w:noProof/>
        </w:rPr>
        <w:drawing>
          <wp:inline distT="0" distB="0" distL="0" distR="0" wp14:anchorId="797FF4CD" wp14:editId="3CDF51F6">
            <wp:extent cx="2842104" cy="5989845"/>
            <wp:effectExtent l="0" t="0" r="0" b="0"/>
            <wp:docPr id="360856669" name="图片 2" descr="图片包含 户外, 灯光, 线, 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56669" name="图片 2" descr="图片包含 户外, 灯光, 线, 路&#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9639" cy="6047875"/>
                    </a:xfrm>
                    <a:prstGeom prst="rect">
                      <a:avLst/>
                    </a:prstGeom>
                    <a:noFill/>
                  </pic:spPr>
                </pic:pic>
              </a:graphicData>
            </a:graphic>
          </wp:inline>
        </w:drawing>
      </w:r>
    </w:p>
    <w:p w14:paraId="5FB3E12A" w14:textId="77777777" w:rsidR="004F5DB5" w:rsidRPr="004F5DB5" w:rsidRDefault="004F5DB5" w:rsidP="004F5DB5">
      <w:pPr>
        <w:pStyle w:val="aa"/>
        <w:spacing w:after="240"/>
        <w:rPr>
          <w:rFonts w:ascii="Times New Roman" w:hAnsi="Times New Roman" w:cs="Times New Roman"/>
          <w:sz w:val="24"/>
          <w:szCs w:val="24"/>
        </w:rPr>
      </w:pPr>
      <w:r w:rsidRPr="00600522">
        <w:rPr>
          <w:rFonts w:ascii="Times New Roman" w:hAnsi="Times New Roman" w:cs="Times New Roman"/>
          <w:sz w:val="24"/>
          <w:szCs w:val="24"/>
        </w:rPr>
        <w:t xml:space="preserve">Figure </w:t>
      </w:r>
      <w:r w:rsidRPr="00600522">
        <w:rPr>
          <w:rFonts w:ascii="Times New Roman" w:hAnsi="Times New Roman" w:cs="Times New Roman"/>
          <w:sz w:val="24"/>
          <w:szCs w:val="24"/>
        </w:rPr>
        <w:fldChar w:fldCharType="begin"/>
      </w:r>
      <w:r w:rsidRPr="00600522">
        <w:rPr>
          <w:rFonts w:ascii="Times New Roman" w:hAnsi="Times New Roman" w:cs="Times New Roman"/>
          <w:sz w:val="24"/>
          <w:szCs w:val="24"/>
        </w:rPr>
        <w:instrText xml:space="preserve"> SEQ Figure \* ARABIC </w:instrText>
      </w:r>
      <w:r w:rsidRPr="00600522">
        <w:rPr>
          <w:rFonts w:ascii="Times New Roman" w:hAnsi="Times New Roman" w:cs="Times New Roman"/>
          <w:sz w:val="24"/>
          <w:szCs w:val="24"/>
        </w:rPr>
        <w:fldChar w:fldCharType="separate"/>
      </w:r>
      <w:r w:rsidRPr="00600522">
        <w:rPr>
          <w:rFonts w:ascii="Times New Roman" w:hAnsi="Times New Roman" w:cs="Times New Roman"/>
          <w:noProof/>
          <w:sz w:val="24"/>
          <w:szCs w:val="24"/>
        </w:rPr>
        <w:t>6</w:t>
      </w:r>
      <w:r w:rsidRPr="00600522">
        <w:rPr>
          <w:rFonts w:ascii="Times New Roman" w:hAnsi="Times New Roman" w:cs="Times New Roman"/>
          <w:sz w:val="24"/>
          <w:szCs w:val="24"/>
        </w:rPr>
        <w:fldChar w:fldCharType="end"/>
      </w:r>
      <w:r>
        <w:rPr>
          <w:rFonts w:ascii="Times New Roman" w:hAnsi="Times New Roman" w:cs="Times New Roman" w:hint="eastAsia"/>
          <w:sz w:val="24"/>
          <w:szCs w:val="24"/>
        </w:rPr>
        <w:t xml:space="preserve"> BMED p</w:t>
      </w:r>
      <w:r w:rsidRPr="00222FD6">
        <w:rPr>
          <w:rFonts w:ascii="Times New Roman" w:hAnsi="Times New Roman" w:cs="Times New Roman"/>
          <w:sz w:val="24"/>
          <w:szCs w:val="24"/>
        </w:rPr>
        <w:t>erformance change</w:t>
      </w:r>
      <w:r>
        <w:rPr>
          <w:rFonts w:ascii="Times New Roman" w:hAnsi="Times New Roman" w:cs="Times New Roman" w:hint="eastAsia"/>
          <w:sz w:val="24"/>
          <w:szCs w:val="24"/>
        </w:rPr>
        <w:t>s</w:t>
      </w:r>
      <w:r w:rsidRPr="00222FD6">
        <w:rPr>
          <w:rFonts w:ascii="Times New Roman" w:hAnsi="Times New Roman" w:cs="Times New Roman"/>
          <w:sz w:val="24"/>
          <w:szCs w:val="24"/>
        </w:rPr>
        <w:t xml:space="preserve"> </w:t>
      </w:r>
      <w:r>
        <w:rPr>
          <w:rFonts w:ascii="Times New Roman" w:hAnsi="Times New Roman" w:cs="Times New Roman" w:hint="eastAsia"/>
          <w:sz w:val="24"/>
          <w:szCs w:val="24"/>
        </w:rPr>
        <w:t>with pristine CEM, unscaled CEM and scaled CEM</w:t>
      </w:r>
      <w:r w:rsidRPr="00222FD6">
        <w:rPr>
          <w:rFonts w:ascii="Times New Roman" w:hAnsi="Times New Roman" w:cs="Times New Roman"/>
          <w:sz w:val="24"/>
          <w:szCs w:val="24"/>
        </w:rPr>
        <w:t>.</w:t>
      </w:r>
      <w:r>
        <w:rPr>
          <w:rFonts w:ascii="Times New Roman" w:hAnsi="Times New Roman" w:cs="Times New Roman" w:hint="eastAsia"/>
          <w:sz w:val="24"/>
          <w:szCs w:val="24"/>
        </w:rPr>
        <w:t xml:space="preserve"> (a) pH change in the SC; (b) concentration of generated acid; (c) concentration of </w:t>
      </w:r>
      <w:r>
        <w:rPr>
          <w:rFonts w:ascii="Times New Roman" w:hAnsi="Times New Roman" w:cs="Times New Roman"/>
          <w:sz w:val="24"/>
          <w:szCs w:val="24"/>
        </w:rPr>
        <w:t>generated</w:t>
      </w:r>
      <w:r>
        <w:rPr>
          <w:rFonts w:ascii="Times New Roman" w:hAnsi="Times New Roman" w:cs="Times New Roman" w:hint="eastAsia"/>
          <w:sz w:val="24"/>
          <w:szCs w:val="24"/>
        </w:rPr>
        <w:t xml:space="preserve"> base.</w:t>
      </w:r>
    </w:p>
    <w:p w14:paraId="4E8218E1" w14:textId="5FAF0954" w:rsidR="00600522" w:rsidRPr="004F5DB5" w:rsidRDefault="00080715" w:rsidP="004F5DB5">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870243">
        <w:rPr>
          <w:rFonts w:ascii="Times New Roman" w:hAnsi="Times New Roman" w:cs="Times New Roman"/>
          <w:noProof/>
          <w:sz w:val="24"/>
          <w:vertAlign w:val="superscript"/>
        </w:rPr>
        <w:t>52-54</w:t>
      </w:r>
      <w:r>
        <w:rPr>
          <w:rFonts w:ascii="Times New Roman" w:hAnsi="Times New Roman" w:cs="Times New Roman"/>
          <w:sz w:val="24"/>
        </w:rPr>
        <w:fldChar w:fldCharType="end"/>
      </w:r>
      <w:r>
        <w:rPr>
          <w:rFonts w:ascii="Times New Roman" w:hAnsi="Times New Roman" w:cs="Times New Roman" w:hint="eastAsia"/>
          <w:sz w:val="18"/>
          <w:szCs w:val="18"/>
        </w:rPr>
        <w:t>.</w:t>
      </w:r>
      <w:r>
        <w:rPr>
          <w:rFonts w:ascii="Times New Roman" w:hAnsi="Times New Roman" w:cs="Times New Roman" w:hint="eastAsia"/>
          <w:sz w:val="24"/>
        </w:rPr>
        <w:t xml:space="preserve"> This work also performed tests and </w:t>
      </w:r>
      <w:r>
        <w:rPr>
          <w:rFonts w:ascii="Times New Roman" w:hAnsi="Times New Roman" w:cs="Times New Roman"/>
          <w:sz w:val="24"/>
        </w:rPr>
        <w:t>found</w:t>
      </w:r>
      <w:r>
        <w:rPr>
          <w:rFonts w:ascii="Times New Roman" w:hAnsi="Times New Roman" w:cs="Times New Roman" w:hint="eastAsia"/>
          <w:sz w:val="24"/>
        </w:rPr>
        <w:t xml:space="preserve"> that the membrane</w:t>
      </w:r>
      <w:r w:rsidRPr="006E24DA">
        <w:rPr>
          <w:rFonts w:ascii="Times New Roman" w:hAnsi="Times New Roman" w:cs="Times New Roman"/>
          <w:sz w:val="24"/>
        </w:rPr>
        <w:t xml:space="preserve"> performance decline</w:t>
      </w:r>
      <w:r>
        <w:rPr>
          <w:rFonts w:ascii="Times New Roman" w:hAnsi="Times New Roman" w:cs="Times New Roman" w:hint="eastAsia"/>
          <w:sz w:val="24"/>
        </w:rPr>
        <w:t>d after</w:t>
      </w:r>
      <w:r w:rsidRPr="006E24DA">
        <w:rPr>
          <w:rFonts w:ascii="Times New Roman" w:hAnsi="Times New Roman" w:cs="Times New Roman"/>
          <w:sz w:val="24"/>
        </w:rPr>
        <w:t xml:space="preserve"> the severe scaling in BMED treating SWB.</w:t>
      </w:r>
      <w:r w:rsidRPr="00717DF2">
        <w:rPr>
          <w:rFonts w:ascii="Times New Roman" w:hAnsi="Times New Roman" w:cs="Times New Roman"/>
          <w:sz w:val="24"/>
        </w:rPr>
        <w:t xml:space="preserve"> </w:t>
      </w:r>
      <w:r>
        <w:rPr>
          <w:rFonts w:ascii="Times New Roman" w:hAnsi="Times New Roman" w:cs="Times New Roman" w:hint="eastAsia"/>
          <w:sz w:val="24"/>
        </w:rPr>
        <w:t xml:space="preserve">As shown in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Pr>
          <w:rFonts w:ascii="Times New Roman" w:hAnsi="Times New Roman" w:cs="Times New Roman" w:hint="eastAsia"/>
          <w:sz w:val="24"/>
        </w:rPr>
        <w:t xml:space="preserve">, </w:t>
      </w:r>
      <w:r w:rsidRPr="006E24DA">
        <w:rPr>
          <w:rFonts w:ascii="Times New Roman" w:hAnsi="Times New Roman" w:cs="Times New Roman"/>
          <w:sz w:val="24"/>
        </w:rPr>
        <w:t xml:space="preserve">the </w:t>
      </w:r>
      <w:r>
        <w:rPr>
          <w:rFonts w:ascii="Times New Roman" w:hAnsi="Times New Roman" w:cs="Times New Roman" w:hint="eastAsia"/>
          <w:sz w:val="24"/>
        </w:rPr>
        <w:t xml:space="preserve">pH in SC </w:t>
      </w:r>
      <w:r>
        <w:rPr>
          <w:rFonts w:ascii="Times New Roman" w:hAnsi="Times New Roman" w:cs="Times New Roman"/>
          <w:sz w:val="24"/>
        </w:rPr>
        <w:t>increased,</w:t>
      </w:r>
      <w:r>
        <w:rPr>
          <w:rFonts w:ascii="Times New Roman" w:hAnsi="Times New Roman" w:cs="Times New Roman" w:hint="eastAsia"/>
          <w:sz w:val="24"/>
        </w:rPr>
        <w:t xml:space="preserve"> and the acid and base production decreased</w:t>
      </w:r>
      <w:r w:rsidRPr="006E24DA">
        <w:rPr>
          <w:rFonts w:ascii="Times New Roman" w:hAnsi="Times New Roman" w:cs="Times New Roman"/>
          <w:sz w:val="24"/>
        </w:rPr>
        <w:t xml:space="preserve"> with </w:t>
      </w:r>
      <w:r w:rsidRPr="006E24DA">
        <w:rPr>
          <w:rFonts w:ascii="Times New Roman" w:hAnsi="Times New Roman" w:cs="Times New Roman"/>
          <w:sz w:val="24"/>
        </w:rPr>
        <w:lastRenderedPageBreak/>
        <w:t xml:space="preserve">scaled membrane. The change of pH of </w:t>
      </w:r>
      <w:r>
        <w:rPr>
          <w:rFonts w:ascii="Times New Roman" w:hAnsi="Times New Roman" w:cs="Times New Roman"/>
          <w:sz w:val="24"/>
        </w:rPr>
        <w:t>SC</w:t>
      </w:r>
      <w:r w:rsidRPr="006E24DA">
        <w:rPr>
          <w:rFonts w:ascii="Times New Roman" w:hAnsi="Times New Roman" w:cs="Times New Roman"/>
          <w:sz w:val="24"/>
        </w:rPr>
        <w:t xml:space="preserve"> (</w:t>
      </w:r>
      <w:r>
        <w:rPr>
          <w:rFonts w:ascii="Times New Roman" w:hAnsi="Times New Roman" w:cs="Times New Roman" w:hint="eastAsia"/>
          <w:sz w:val="24"/>
        </w:rPr>
        <w:t>decreased to 2.14 for pristine IEM, 2.25 for unscaled IEM, and 2.62 for scaled IEM at the end</w:t>
      </w:r>
      <w:r w:rsidRPr="006E24DA">
        <w:rPr>
          <w:rFonts w:ascii="Times New Roman" w:hAnsi="Times New Roman" w:cs="Times New Roman"/>
          <w:sz w:val="24"/>
        </w:rPr>
        <w:t>) indicated that the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leakage of scaled membrane increase</w:t>
      </w:r>
      <w:r>
        <w:rPr>
          <w:rFonts w:ascii="Times New Roman" w:hAnsi="Times New Roman" w:cs="Times New Roman" w:hint="eastAsia"/>
          <w:sz w:val="24"/>
        </w:rPr>
        <w:t>d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a</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sz w:val="24"/>
        </w:rPr>
        <w:t>M</w:t>
      </w:r>
      <w:r>
        <w:rPr>
          <w:rFonts w:ascii="Times New Roman" w:hAnsi="Times New Roman" w:cs="Times New Roman" w:hint="eastAsia"/>
          <w:sz w:val="24"/>
        </w:rPr>
        <w:t>oreover, t</w:t>
      </w:r>
      <w:r w:rsidRPr="006E24DA">
        <w:rPr>
          <w:rFonts w:ascii="Times New Roman" w:hAnsi="Times New Roman" w:cs="Times New Roman"/>
          <w:sz w:val="24"/>
        </w:rPr>
        <w:t xml:space="preserve">he </w:t>
      </w:r>
      <w:r>
        <w:rPr>
          <w:rFonts w:ascii="Times New Roman" w:hAnsi="Times New Roman" w:cs="Times New Roman" w:hint="eastAsia"/>
          <w:sz w:val="24"/>
        </w:rPr>
        <w:t xml:space="preserve">final </w:t>
      </w:r>
      <w:r w:rsidRPr="006E24DA">
        <w:rPr>
          <w:rFonts w:ascii="Times New Roman" w:hAnsi="Times New Roman" w:cs="Times New Roman"/>
          <w:sz w:val="24"/>
        </w:rPr>
        <w:t xml:space="preserve">acid </w:t>
      </w:r>
      <w:r>
        <w:rPr>
          <w:rFonts w:ascii="Times New Roman" w:hAnsi="Times New Roman" w:cs="Times New Roman" w:hint="eastAsia"/>
          <w:sz w:val="24"/>
        </w:rPr>
        <w:t xml:space="preserve">concentration of scaled IEM was 167.59 mM (180.99 mM and 173.06 mM for </w:t>
      </w:r>
      <w:r>
        <w:rPr>
          <w:rFonts w:ascii="Times New Roman" w:hAnsi="Times New Roman" w:cs="Times New Roman"/>
          <w:sz w:val="24"/>
        </w:rPr>
        <w:t>pristine</w:t>
      </w:r>
      <w:r>
        <w:rPr>
          <w:rFonts w:ascii="Times New Roman" w:hAnsi="Times New Roman" w:cs="Times New Roman" w:hint="eastAsia"/>
          <w:sz w:val="24"/>
        </w:rPr>
        <w:t xml:space="preserve"> IEM and unscaled IEM, respectively), </w:t>
      </w:r>
      <w:r w:rsidRPr="006E24DA">
        <w:rPr>
          <w:rFonts w:ascii="Times New Roman" w:hAnsi="Times New Roman" w:cs="Times New Roman"/>
          <w:sz w:val="24"/>
        </w:rPr>
        <w:t>and</w:t>
      </w:r>
      <w:r>
        <w:rPr>
          <w:rFonts w:ascii="Times New Roman" w:hAnsi="Times New Roman" w:cs="Times New Roman" w:hint="eastAsia"/>
          <w:sz w:val="24"/>
        </w:rPr>
        <w:t xml:space="preserve"> the final base concentration of scaled IEM decreased to 208.02 mM (i.e., </w:t>
      </w:r>
      <w:r w:rsidRPr="0003686D">
        <w:rPr>
          <w:rFonts w:ascii="Times New Roman" w:hAnsi="Times New Roman" w:cs="Times New Roman" w:hint="eastAsia"/>
          <w:sz w:val="24"/>
        </w:rPr>
        <w:t xml:space="preserve">25.15 </w:t>
      </w:r>
      <w:r w:rsidRPr="0003686D">
        <w:rPr>
          <w:rFonts w:ascii="Times New Roman" w:hAnsi="Times New Roman" w:cs="Times New Roman"/>
          <w:sz w:val="24"/>
        </w:rPr>
        <w:t>%</w:t>
      </w:r>
      <w:r>
        <w:rPr>
          <w:rFonts w:ascii="Times New Roman" w:hAnsi="Times New Roman" w:cs="Times New Roman" w:hint="eastAsia"/>
          <w:sz w:val="24"/>
        </w:rPr>
        <w:t xml:space="preserve"> compared to pristine IEM) at the end, suggesting</w:t>
      </w:r>
      <w:r w:rsidRPr="006E24DA">
        <w:rPr>
          <w:rFonts w:ascii="Times New Roman" w:hAnsi="Times New Roman" w:cs="Times New Roman"/>
          <w:sz w:val="24"/>
        </w:rPr>
        <w:t xml:space="preserve"> the irreversible decline of membrane properties in BMED</w:t>
      </w:r>
      <w:r>
        <w:rPr>
          <w:rFonts w:ascii="Times New Roman" w:hAnsi="Times New Roman" w:cs="Times New Roman" w:hint="eastAsia"/>
          <w:sz w:val="24"/>
        </w:rPr>
        <w:t xml:space="preserve">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b, c)</w:t>
      </w:r>
      <w:r w:rsidRPr="006E24DA">
        <w:rPr>
          <w:rFonts w:ascii="Times New Roman" w:hAnsi="Times New Roman" w:cs="Times New Roman"/>
          <w:sz w:val="24"/>
        </w:rPr>
        <w:t>. Therefore, scaling should be avoided in BMED stack.</w:t>
      </w:r>
    </w:p>
    <w:p w14:paraId="6A73ABF6" w14:textId="3C928A78" w:rsidR="007A2B57" w:rsidRPr="00093AC9" w:rsidRDefault="00D0251E" w:rsidP="00D0251E">
      <w:pPr>
        <w:pStyle w:val="report1"/>
        <w:spacing w:before="156" w:after="156"/>
        <w:rPr>
          <w:rFonts w:eastAsiaTheme="minorEastAsia"/>
          <w:color w:val="000000" w:themeColor="text1"/>
        </w:rPr>
      </w:pPr>
      <w:r>
        <w:rPr>
          <w:rFonts w:eastAsiaTheme="minorEastAsia" w:hint="eastAsia"/>
          <w:color w:val="000000" w:themeColor="text1"/>
        </w:rPr>
        <w:t>Implic</w:t>
      </w:r>
      <w:r w:rsidR="00C51B6D" w:rsidRPr="00093AC9">
        <w:rPr>
          <w:rFonts w:eastAsiaTheme="minorEastAsia" w:hint="eastAsia"/>
          <w:color w:val="000000" w:themeColor="text1"/>
        </w:rPr>
        <w:t>ation</w:t>
      </w:r>
    </w:p>
    <w:p w14:paraId="4093AAB8" w14:textId="1F14C05C"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77777777" w:rsidR="00093AC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From a design and operational perspective, the integration of selective IEMs, routine cleaning protocols, and potentially the use of antiscalants offer practical solutions to reduce scaling </w:t>
      </w:r>
      <w:r w:rsidRPr="00AB32A9">
        <w:rPr>
          <w:rFonts w:ascii="Times New Roman" w:hAnsi="Times New Roman" w:cs="Times New Roman" w:hint="eastAsia"/>
          <w:sz w:val="24"/>
        </w:rPr>
        <w:lastRenderedPageBreak/>
        <w:t>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lastRenderedPageBreak/>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28EB6FBC"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xml:space="preserve">); </w:t>
      </w:r>
      <w:r w:rsidR="00A51A1F" w:rsidRPr="00A51A1F">
        <w:rPr>
          <w:rFonts w:ascii="Times New Roman" w:eastAsia="黑体" w:hAnsi="Times New Roman" w:cs="Times New Roman" w:hint="eastAsia"/>
          <w:sz w:val="24"/>
        </w:rPr>
        <w:t>Specific energy consumption during BMED test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FD2FE5" w:rsidRPr="00FD2FE5">
        <w:rPr>
          <w:rFonts w:ascii="Times New Roman" w:hAnsi="Times New Roman" w:cs="Times New Roman" w:hint="eastAsia"/>
          <w:sz w:val="24"/>
        </w:rPr>
        <w:t>BMED performance changes</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xml:space="preserve">); </w:t>
      </w:r>
      <w:r w:rsidR="00E376A7" w:rsidRPr="00E376A7">
        <w:rPr>
          <w:rFonts w:ascii="Times New Roman" w:hAnsi="Times New Roman" w:cs="Times New Roman" w:hint="eastAsia"/>
          <w:sz w:val="24"/>
        </w:rPr>
        <w:t>pH changes in the acid chamber and base chamber</w:t>
      </w:r>
      <w:r w:rsidR="00E376A7">
        <w:rPr>
          <w:rFonts w:ascii="Times New Roman" w:hAnsi="Times New Roman" w:cs="Times New Roman" w:hint="eastAsia"/>
          <w:sz w:val="24"/>
        </w:rPr>
        <w:t xml:space="preserve"> (Section S10); </w:t>
      </w:r>
      <w:r w:rsidR="00CE273D" w:rsidRPr="00CE273D">
        <w:rPr>
          <w:rFonts w:ascii="Times New Roman" w:hAnsi="Times New Roman" w:cs="Times New Roman" w:hint="eastAsia"/>
          <w:sz w:val="24"/>
        </w:rPr>
        <w:t>The calculation of transport number</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220E1A">
        <w:rPr>
          <w:rFonts w:ascii="Times New Roman" w:hAnsi="Times New Roman" w:cs="Times New Roman" w:hint="eastAsia"/>
          <w:sz w:val="24"/>
        </w:rPr>
        <w:t>The cross-section of scaled CEM and BPM(AEL side) (Section S12).</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proofErr w:type="spellStart"/>
      <w:r w:rsidRPr="00093AC9">
        <w:rPr>
          <w:rFonts w:ascii="Times New Roman" w:hAnsi="Times New Roman"/>
          <w:b/>
          <w:bCs/>
          <w:color w:val="000000" w:themeColor="text1"/>
          <w:sz w:val="24"/>
          <w:szCs w:val="22"/>
        </w:rPr>
        <w:t>Qianhong</w:t>
      </w:r>
      <w:proofErr w:type="spellEnd"/>
      <w:r w:rsidRPr="00093AC9">
        <w:rPr>
          <w:rFonts w:ascii="Times New Roman" w:hAnsi="Times New Roman"/>
          <w:b/>
          <w:bCs/>
          <w:color w:val="000000" w:themeColor="text1"/>
          <w:sz w:val="24"/>
          <w:szCs w:val="22"/>
        </w:rPr>
        <w:t xml:space="preserve">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lastRenderedPageBreak/>
        <w:t>Reference</w:t>
      </w:r>
      <w:r w:rsidRPr="006F7621">
        <w:rPr>
          <w:rFonts w:cs="Times New Roman"/>
          <w:sz w:val="24"/>
        </w:rPr>
        <w:t xml:space="preserve"> </w:t>
      </w:r>
    </w:p>
    <w:p w14:paraId="269FC78D" w14:textId="77777777" w:rsidR="00066BEC" w:rsidRPr="00066BEC" w:rsidRDefault="00304ABF" w:rsidP="00066BEC">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066BEC" w:rsidRPr="00066BEC">
        <w:t>1.</w:t>
      </w:r>
      <w:r w:rsidR="00066BEC" w:rsidRPr="00066BEC">
        <w:tab/>
        <w:t xml:space="preserve">Guo, L.; Xie, Y.; Sun, W.; Xu, Y.; Sun, Y., Research progress of high-salinity wastewater treatment technology. </w:t>
      </w:r>
      <w:r w:rsidR="00066BEC" w:rsidRPr="00066BEC">
        <w:rPr>
          <w:i/>
        </w:rPr>
        <w:t xml:space="preserve">Water </w:t>
      </w:r>
      <w:r w:rsidR="00066BEC" w:rsidRPr="00066BEC">
        <w:rPr>
          <w:b/>
        </w:rPr>
        <w:t>2023,</w:t>
      </w:r>
      <w:r w:rsidR="00066BEC" w:rsidRPr="00066BEC">
        <w:t xml:space="preserve"> </w:t>
      </w:r>
      <w:r w:rsidR="00066BEC" w:rsidRPr="00066BEC">
        <w:rPr>
          <w:i/>
        </w:rPr>
        <w:t>15</w:t>
      </w:r>
      <w:r w:rsidR="00066BEC" w:rsidRPr="00066BEC">
        <w:t>, (4), 684.</w:t>
      </w:r>
    </w:p>
    <w:p w14:paraId="318A0957" w14:textId="77777777" w:rsidR="00066BEC" w:rsidRPr="00066BEC" w:rsidRDefault="00066BEC" w:rsidP="00066BEC">
      <w:pPr>
        <w:pStyle w:val="EndNoteBibliography"/>
        <w:rPr>
          <w:rFonts w:hint="eastAsia"/>
        </w:rPr>
      </w:pPr>
      <w:r w:rsidRPr="00066BEC">
        <w:t>2.</w:t>
      </w:r>
      <w:r w:rsidRPr="00066BEC">
        <w:tab/>
        <w:t xml:space="preserve">Rehman, Z.; Mushtaq, A., Advancements in Treatment of High-Salinity Wastewater: A Critical. </w:t>
      </w:r>
      <w:r w:rsidRPr="00066BEC">
        <w:rPr>
          <w:i/>
        </w:rPr>
        <w:t xml:space="preserve">Int. J. Chem. Biochem. Sci </w:t>
      </w:r>
      <w:r w:rsidRPr="00066BEC">
        <w:rPr>
          <w:b/>
        </w:rPr>
        <w:t>2023,</w:t>
      </w:r>
      <w:r w:rsidRPr="00066BEC">
        <w:t xml:space="preserve"> </w:t>
      </w:r>
      <w:r w:rsidRPr="00066BEC">
        <w:rPr>
          <w:i/>
        </w:rPr>
        <w:t>23</w:t>
      </w:r>
      <w:r w:rsidRPr="00066BEC">
        <w:t>, 1-10.</w:t>
      </w:r>
    </w:p>
    <w:p w14:paraId="513783D5" w14:textId="77777777" w:rsidR="00066BEC" w:rsidRPr="00066BEC" w:rsidRDefault="00066BEC" w:rsidP="00066BEC">
      <w:pPr>
        <w:pStyle w:val="EndNoteBibliography"/>
        <w:rPr>
          <w:rFonts w:hint="eastAsia"/>
        </w:rPr>
      </w:pPr>
      <w:r w:rsidRPr="00066BEC">
        <w:t>3.</w:t>
      </w:r>
      <w:r w:rsidRPr="00066BEC">
        <w:tab/>
        <w:t xml:space="preserve">Mohammed, A. S.; Kapri, A.; Goel, R., Heavy metal pollution: source, impact, and remedies. </w:t>
      </w:r>
      <w:r w:rsidRPr="00066BEC">
        <w:rPr>
          <w:i/>
        </w:rPr>
        <w:t xml:space="preserve">Biomanagement of metal-contaminated soils </w:t>
      </w:r>
      <w:r w:rsidRPr="00066BEC">
        <w:rPr>
          <w:b/>
        </w:rPr>
        <w:t>2011</w:t>
      </w:r>
      <w:r w:rsidRPr="00066BEC">
        <w:t>, 1-28.</w:t>
      </w:r>
    </w:p>
    <w:p w14:paraId="1C4962E0" w14:textId="77777777" w:rsidR="00066BEC" w:rsidRPr="00066BEC" w:rsidRDefault="00066BEC" w:rsidP="00066BEC">
      <w:pPr>
        <w:pStyle w:val="EndNoteBibliography"/>
        <w:rPr>
          <w:rFonts w:hint="eastAsia"/>
        </w:rPr>
      </w:pPr>
      <w:r w:rsidRPr="00066BEC">
        <w:t>4.</w:t>
      </w:r>
      <w:r w:rsidRPr="00066BEC">
        <w:tab/>
        <w:t xml:space="preserve">Capodici, M.; Cosenza, A.; Di Bella, G.; Di Trapani, D.; Viviani, G.; Mannina, G., High salinity wastewater treatment by membrane bioreactors. </w:t>
      </w:r>
      <w:r w:rsidRPr="00066BEC">
        <w:rPr>
          <w:i/>
        </w:rPr>
        <w:t xml:space="preserve">Current developments in biotechnology and bioengineering </w:t>
      </w:r>
      <w:r w:rsidRPr="00066BEC">
        <w:rPr>
          <w:b/>
        </w:rPr>
        <w:t>2020</w:t>
      </w:r>
      <w:r w:rsidRPr="00066BEC">
        <w:t>, 177-204.</w:t>
      </w:r>
    </w:p>
    <w:p w14:paraId="4DFB7111" w14:textId="77777777" w:rsidR="00066BEC" w:rsidRPr="00066BEC" w:rsidRDefault="00066BEC" w:rsidP="00066BEC">
      <w:pPr>
        <w:pStyle w:val="EndNoteBibliography"/>
        <w:rPr>
          <w:rFonts w:hint="eastAsia"/>
        </w:rPr>
      </w:pPr>
      <w:r w:rsidRPr="00066BEC">
        <w:t>5.</w:t>
      </w:r>
      <w:r w:rsidRPr="00066BEC">
        <w:tab/>
        <w:t xml:space="preserve">Kabir, M. M.; Sabur, G. M.; Akter, M. M.; Nam, S. Y.; Im, K. S.; Tijing, L.; Shon, H. K., Electrodialysis desalination, resource and energy recovery from water industries for a circular economy. </w:t>
      </w:r>
      <w:r w:rsidRPr="00066BEC">
        <w:rPr>
          <w:i/>
        </w:rPr>
        <w:t xml:space="preserve">Desalination </w:t>
      </w:r>
      <w:r w:rsidRPr="00066BEC">
        <w:rPr>
          <w:b/>
        </w:rPr>
        <w:t>2024,</w:t>
      </w:r>
      <w:r w:rsidRPr="00066BEC">
        <w:t xml:space="preserve"> </w:t>
      </w:r>
      <w:r w:rsidRPr="00066BEC">
        <w:rPr>
          <w:i/>
        </w:rPr>
        <w:t>569</w:t>
      </w:r>
      <w:r w:rsidRPr="00066BEC">
        <w:t>.</w:t>
      </w:r>
    </w:p>
    <w:p w14:paraId="72585720" w14:textId="77777777" w:rsidR="00066BEC" w:rsidRPr="00066BEC" w:rsidRDefault="00066BEC" w:rsidP="00066BEC">
      <w:pPr>
        <w:pStyle w:val="EndNoteBibliography"/>
        <w:rPr>
          <w:rFonts w:hint="eastAsia"/>
        </w:rPr>
      </w:pPr>
      <w:r w:rsidRPr="00066BEC">
        <w:t>6.</w:t>
      </w:r>
      <w:r w:rsidRPr="00066BEC">
        <w:tab/>
        <w:t xml:space="preserve">Dolnicar, S.; Schafer, A. I., Desalinated versus recycled water: public perceptions and profiles of the accepters. </w:t>
      </w:r>
      <w:r w:rsidRPr="00066BEC">
        <w:rPr>
          <w:i/>
        </w:rPr>
        <w:t xml:space="preserve">J Environ Manage </w:t>
      </w:r>
      <w:r w:rsidRPr="00066BEC">
        <w:rPr>
          <w:b/>
        </w:rPr>
        <w:t>2009,</w:t>
      </w:r>
      <w:r w:rsidRPr="00066BEC">
        <w:t xml:space="preserve"> </w:t>
      </w:r>
      <w:r w:rsidRPr="00066BEC">
        <w:rPr>
          <w:i/>
        </w:rPr>
        <w:t>90</w:t>
      </w:r>
      <w:r w:rsidRPr="00066BEC">
        <w:t>, (2), 888-900.</w:t>
      </w:r>
    </w:p>
    <w:p w14:paraId="7D00A8E6" w14:textId="77777777" w:rsidR="00066BEC" w:rsidRPr="00066BEC" w:rsidRDefault="00066BEC" w:rsidP="00066BEC">
      <w:pPr>
        <w:pStyle w:val="EndNoteBibliography"/>
        <w:rPr>
          <w:rFonts w:hint="eastAsia"/>
        </w:rPr>
      </w:pPr>
      <w:r w:rsidRPr="00066BEC">
        <w:t>7.</w:t>
      </w:r>
      <w:r w:rsidRPr="00066BEC">
        <w:tab/>
        <w:t xml:space="preserve">Valero, F.; Barceló, A.; Arbós, R., Electrodialysis technology: theory and applications. </w:t>
      </w:r>
      <w:r w:rsidRPr="00066BEC">
        <w:rPr>
          <w:i/>
        </w:rPr>
        <w:t xml:space="preserve">Desalination, trends and technologies </w:t>
      </w:r>
      <w:r w:rsidRPr="00066BEC">
        <w:rPr>
          <w:b/>
        </w:rPr>
        <w:t>2011,</w:t>
      </w:r>
      <w:r w:rsidRPr="00066BEC">
        <w:t xml:space="preserve"> </w:t>
      </w:r>
      <w:r w:rsidRPr="00066BEC">
        <w:rPr>
          <w:i/>
        </w:rPr>
        <w:t>28</w:t>
      </w:r>
      <w:r w:rsidRPr="00066BEC">
        <w:t>, 3-20.</w:t>
      </w:r>
    </w:p>
    <w:p w14:paraId="3441B1EA" w14:textId="77777777" w:rsidR="00066BEC" w:rsidRPr="00066BEC" w:rsidRDefault="00066BEC" w:rsidP="00066BEC">
      <w:pPr>
        <w:pStyle w:val="EndNoteBibliography"/>
        <w:rPr>
          <w:rFonts w:hint="eastAsia"/>
        </w:rPr>
      </w:pPr>
      <w:r w:rsidRPr="00066BEC">
        <w:t>8.</w:t>
      </w:r>
      <w:r w:rsidRPr="00066BEC">
        <w:tab/>
        <w:t xml:space="preserve">Strathmann, H., Electrodialysis, a mature technology with a multitude of new applications. </w:t>
      </w:r>
      <w:r w:rsidRPr="00066BEC">
        <w:rPr>
          <w:i/>
        </w:rPr>
        <w:t xml:space="preserve">Desalination </w:t>
      </w:r>
      <w:r w:rsidRPr="00066BEC">
        <w:rPr>
          <w:b/>
        </w:rPr>
        <w:t>2010,</w:t>
      </w:r>
      <w:r w:rsidRPr="00066BEC">
        <w:t xml:space="preserve"> </w:t>
      </w:r>
      <w:r w:rsidRPr="00066BEC">
        <w:rPr>
          <w:i/>
        </w:rPr>
        <w:t>264</w:t>
      </w:r>
      <w:r w:rsidRPr="00066BEC">
        <w:t>, (3), 268-288.</w:t>
      </w:r>
    </w:p>
    <w:p w14:paraId="2BD4F110" w14:textId="77777777" w:rsidR="00066BEC" w:rsidRPr="00066BEC" w:rsidRDefault="00066BEC" w:rsidP="00066BEC">
      <w:pPr>
        <w:pStyle w:val="EndNoteBibliography"/>
        <w:rPr>
          <w:rFonts w:hint="eastAsia"/>
        </w:rPr>
      </w:pPr>
      <w:r w:rsidRPr="00066BEC">
        <w:rPr>
          <w:rFonts w:hint="eastAsia"/>
        </w:rPr>
        <w:t>9.</w:t>
      </w:r>
      <w:r w:rsidRPr="00066BEC">
        <w:rPr>
          <w:rFonts w:hint="eastAsia"/>
        </w:rPr>
        <w:tab/>
        <w:t xml:space="preserve">Xu, T.; Huang, C., Electrodialysis‐based separation technologies: a critical review. </w:t>
      </w:r>
      <w:r w:rsidRPr="00066BEC">
        <w:rPr>
          <w:rFonts w:hint="eastAsia"/>
          <w:i/>
        </w:rPr>
        <w:t xml:space="preserve">AIChE journal </w:t>
      </w:r>
      <w:r w:rsidRPr="00066BEC">
        <w:rPr>
          <w:rFonts w:hint="eastAsia"/>
          <w:b/>
        </w:rPr>
        <w:t>2008,</w:t>
      </w:r>
      <w:r w:rsidRPr="00066BEC">
        <w:rPr>
          <w:rFonts w:hint="eastAsia"/>
        </w:rPr>
        <w:t xml:space="preserve"> </w:t>
      </w:r>
      <w:r w:rsidRPr="00066BEC">
        <w:rPr>
          <w:rFonts w:hint="eastAsia"/>
          <w:i/>
        </w:rPr>
        <w:t>54</w:t>
      </w:r>
      <w:r w:rsidRPr="00066BEC">
        <w:rPr>
          <w:rFonts w:hint="eastAsia"/>
        </w:rPr>
        <w:t>, (12), 3147-3159.</w:t>
      </w:r>
    </w:p>
    <w:p w14:paraId="550FEFD2" w14:textId="77777777" w:rsidR="00066BEC" w:rsidRPr="00066BEC" w:rsidRDefault="00066BEC" w:rsidP="00066BEC">
      <w:pPr>
        <w:pStyle w:val="EndNoteBibliography"/>
        <w:rPr>
          <w:rFonts w:hint="eastAsia"/>
        </w:rPr>
      </w:pPr>
      <w:r w:rsidRPr="00066BEC">
        <w:t>10.</w:t>
      </w:r>
      <w:r w:rsidRPr="00066BEC">
        <w:tab/>
        <w:t xml:space="preserve">Huang, C.; Xu, T., Electrodialysis with bipolar membranes for sustainable development. </w:t>
      </w:r>
      <w:r w:rsidRPr="00066BEC">
        <w:rPr>
          <w:i/>
        </w:rPr>
        <w:t xml:space="preserve">Environmental science &amp; technology </w:t>
      </w:r>
      <w:r w:rsidRPr="00066BEC">
        <w:rPr>
          <w:b/>
        </w:rPr>
        <w:t>2006,</w:t>
      </w:r>
      <w:r w:rsidRPr="00066BEC">
        <w:t xml:space="preserve"> </w:t>
      </w:r>
      <w:r w:rsidRPr="00066BEC">
        <w:rPr>
          <w:i/>
        </w:rPr>
        <w:t>40</w:t>
      </w:r>
      <w:r w:rsidRPr="00066BEC">
        <w:t>, (17), 5233-5243.</w:t>
      </w:r>
    </w:p>
    <w:p w14:paraId="548EE7F8" w14:textId="77777777" w:rsidR="00066BEC" w:rsidRPr="00066BEC" w:rsidRDefault="00066BEC" w:rsidP="00066BEC">
      <w:pPr>
        <w:pStyle w:val="EndNoteBibliography"/>
        <w:rPr>
          <w:rFonts w:hint="eastAsia"/>
        </w:rPr>
      </w:pPr>
      <w:r w:rsidRPr="00066BEC">
        <w:t>11.</w:t>
      </w:r>
      <w:r w:rsidRPr="00066BEC">
        <w:tab/>
        <w:t xml:space="preserve">Zhang, X.; Lu, W.; Ren, H.; Cong, W., Sulfuric acid and ammonia generation by bipolar membranes electrodialysis: Transport rate model for ion and water through anion exchange membrane. </w:t>
      </w:r>
      <w:r w:rsidRPr="00066BEC">
        <w:rPr>
          <w:i/>
        </w:rPr>
        <w:t xml:space="preserve">Chemical and Biochemical Engineering Quarterly </w:t>
      </w:r>
      <w:r w:rsidRPr="00066BEC">
        <w:rPr>
          <w:b/>
        </w:rPr>
        <w:t>2008,</w:t>
      </w:r>
      <w:r w:rsidRPr="00066BEC">
        <w:t xml:space="preserve"> </w:t>
      </w:r>
      <w:r w:rsidRPr="00066BEC">
        <w:rPr>
          <w:i/>
        </w:rPr>
        <w:t>22</w:t>
      </w:r>
      <w:r w:rsidRPr="00066BEC">
        <w:t>, (1), 1-8.</w:t>
      </w:r>
    </w:p>
    <w:p w14:paraId="277D8DA2" w14:textId="77777777" w:rsidR="00066BEC" w:rsidRPr="00066BEC" w:rsidRDefault="00066BEC" w:rsidP="00066BEC">
      <w:pPr>
        <w:pStyle w:val="EndNoteBibliography"/>
        <w:rPr>
          <w:rFonts w:hint="eastAsia"/>
        </w:rPr>
      </w:pPr>
      <w:r w:rsidRPr="00066BEC">
        <w:t>12.</w:t>
      </w:r>
      <w:r w:rsidRPr="00066BEC">
        <w:tab/>
        <w:t xml:space="preserve">Luo, Y.; Liu, Y.; Shen, J.; Van der Bruggen, B., Application of bipolar membrane electrodialysis in environmental protection and resource recovery: a review. </w:t>
      </w:r>
      <w:r w:rsidRPr="00066BEC">
        <w:rPr>
          <w:i/>
        </w:rPr>
        <w:t xml:space="preserve">Membranes </w:t>
      </w:r>
      <w:r w:rsidRPr="00066BEC">
        <w:rPr>
          <w:b/>
        </w:rPr>
        <w:t>2022,</w:t>
      </w:r>
      <w:r w:rsidRPr="00066BEC">
        <w:t xml:space="preserve"> </w:t>
      </w:r>
      <w:r w:rsidRPr="00066BEC">
        <w:rPr>
          <w:i/>
        </w:rPr>
        <w:t>12</w:t>
      </w:r>
      <w:r w:rsidRPr="00066BEC">
        <w:t>, (9), 829.</w:t>
      </w:r>
    </w:p>
    <w:p w14:paraId="39D533D1" w14:textId="77777777" w:rsidR="00066BEC" w:rsidRPr="00066BEC" w:rsidRDefault="00066BEC" w:rsidP="00066BEC">
      <w:pPr>
        <w:pStyle w:val="EndNoteBibliography"/>
        <w:rPr>
          <w:rFonts w:hint="eastAsia"/>
        </w:rPr>
      </w:pPr>
      <w:r w:rsidRPr="00066BEC">
        <w:t>13.</w:t>
      </w:r>
      <w:r w:rsidRPr="00066BEC">
        <w:tab/>
        <w:t xml:space="preserve">Ghyselbrecht, K.; Huygebaert, M.; Van der Bruggen, B.; Ballet, R.; Meesschaert, B.; Pinoy, L., Desalination of an industrial saline water with conventional and bipolar membrane electrodialysis. </w:t>
      </w:r>
      <w:r w:rsidRPr="00066BEC">
        <w:rPr>
          <w:i/>
        </w:rPr>
        <w:t xml:space="preserve">Desalination </w:t>
      </w:r>
      <w:r w:rsidRPr="00066BEC">
        <w:rPr>
          <w:b/>
        </w:rPr>
        <w:t>2013,</w:t>
      </w:r>
      <w:r w:rsidRPr="00066BEC">
        <w:t xml:space="preserve"> </w:t>
      </w:r>
      <w:r w:rsidRPr="00066BEC">
        <w:rPr>
          <w:i/>
        </w:rPr>
        <w:t>318</w:t>
      </w:r>
      <w:r w:rsidRPr="00066BEC">
        <w:t>, 9-18.</w:t>
      </w:r>
    </w:p>
    <w:p w14:paraId="73AD458D" w14:textId="77777777" w:rsidR="00066BEC" w:rsidRPr="00066BEC" w:rsidRDefault="00066BEC" w:rsidP="00066BEC">
      <w:pPr>
        <w:pStyle w:val="EndNoteBibliography"/>
        <w:rPr>
          <w:rFonts w:hint="eastAsia"/>
        </w:rPr>
      </w:pPr>
      <w:r w:rsidRPr="00066BEC">
        <w:t>14.</w:t>
      </w:r>
      <w:r w:rsidRPr="00066BEC">
        <w:tab/>
        <w:t xml:space="preserve">Reig, M.; Valderrama, C.; Gibert, O.; Cortina, J. L., Selectrodialysis and bipolar membrane electrodialysis combination for industrial process brines treatment: Monovalent-divalent ions separation and acid and base production. </w:t>
      </w:r>
      <w:r w:rsidRPr="00066BEC">
        <w:rPr>
          <w:i/>
        </w:rPr>
        <w:t xml:space="preserve">Desalination </w:t>
      </w:r>
      <w:r w:rsidRPr="00066BEC">
        <w:rPr>
          <w:b/>
        </w:rPr>
        <w:t>2016,</w:t>
      </w:r>
      <w:r w:rsidRPr="00066BEC">
        <w:t xml:space="preserve"> </w:t>
      </w:r>
      <w:r w:rsidRPr="00066BEC">
        <w:rPr>
          <w:i/>
        </w:rPr>
        <w:t>399</w:t>
      </w:r>
      <w:r w:rsidRPr="00066BEC">
        <w:t>, 88-95.</w:t>
      </w:r>
    </w:p>
    <w:p w14:paraId="0D033C41" w14:textId="77777777" w:rsidR="00066BEC" w:rsidRPr="00066BEC" w:rsidRDefault="00066BEC" w:rsidP="00066BEC">
      <w:pPr>
        <w:pStyle w:val="EndNoteBibliography"/>
        <w:rPr>
          <w:rFonts w:hint="eastAsia"/>
        </w:rPr>
      </w:pPr>
      <w:r w:rsidRPr="00066BEC">
        <w:t>15.</w:t>
      </w:r>
      <w:r w:rsidRPr="00066BEC">
        <w:tab/>
        <w:t xml:space="preserve">Zhao, W.-Y.; Zhou, M.; Yan, B.; Sun, X.; Liu, Y.; Wang, Y.; Xu, T.; Zhang, Y., Waste conversion and resource recovery from wastewater by ion exchange membranes: state-of-the-art and perspective. </w:t>
      </w:r>
      <w:r w:rsidRPr="00066BEC">
        <w:rPr>
          <w:i/>
        </w:rPr>
        <w:t xml:space="preserve">Industrial &amp; Engineering Chemistry Research </w:t>
      </w:r>
      <w:r w:rsidRPr="00066BEC">
        <w:rPr>
          <w:b/>
        </w:rPr>
        <w:t>2018,</w:t>
      </w:r>
      <w:r w:rsidRPr="00066BEC">
        <w:t xml:space="preserve"> </w:t>
      </w:r>
      <w:r w:rsidRPr="00066BEC">
        <w:rPr>
          <w:i/>
        </w:rPr>
        <w:t>57</w:t>
      </w:r>
      <w:r w:rsidRPr="00066BEC">
        <w:t>, (18), 6025-6039.</w:t>
      </w:r>
    </w:p>
    <w:p w14:paraId="36FE7C97" w14:textId="77777777" w:rsidR="00066BEC" w:rsidRPr="00066BEC" w:rsidRDefault="00066BEC" w:rsidP="00066BEC">
      <w:pPr>
        <w:pStyle w:val="EndNoteBibliography"/>
        <w:rPr>
          <w:rFonts w:hint="eastAsia"/>
        </w:rPr>
      </w:pPr>
      <w:r w:rsidRPr="00066BEC">
        <w:t>16.</w:t>
      </w:r>
      <w:r w:rsidRPr="00066BEC">
        <w:tab/>
        <w:t xml:space="preserve">Shi, L.; Xiao, L.; Hu, Z.; Zhan, X., Nutrient recovery from animal manure using bipolar membrane electrodialysis: Study on product purity and energy efficiency. </w:t>
      </w:r>
      <w:r w:rsidRPr="00066BEC">
        <w:rPr>
          <w:i/>
        </w:rPr>
        <w:t xml:space="preserve">Water Cycle </w:t>
      </w:r>
      <w:r w:rsidRPr="00066BEC">
        <w:rPr>
          <w:b/>
        </w:rPr>
        <w:t>2020,</w:t>
      </w:r>
      <w:r w:rsidRPr="00066BEC">
        <w:t xml:space="preserve"> </w:t>
      </w:r>
      <w:r w:rsidRPr="00066BEC">
        <w:rPr>
          <w:i/>
        </w:rPr>
        <w:t>1</w:t>
      </w:r>
      <w:r w:rsidRPr="00066BEC">
        <w:t>, 54-62.</w:t>
      </w:r>
    </w:p>
    <w:p w14:paraId="1A0D8FE0" w14:textId="77777777" w:rsidR="00066BEC" w:rsidRPr="00066BEC" w:rsidRDefault="00066BEC" w:rsidP="00066BEC">
      <w:pPr>
        <w:pStyle w:val="EndNoteBibliography"/>
        <w:rPr>
          <w:rFonts w:hint="eastAsia"/>
        </w:rPr>
      </w:pPr>
      <w:r w:rsidRPr="00066BEC">
        <w:t>17.</w:t>
      </w:r>
      <w:r w:rsidRPr="00066BEC">
        <w:tab/>
        <w:t xml:space="preserve">Lameloise, M.-L.; Lewandowski, R., Recovering l-malic acid from a beverage industry waste water: Experimental study of the conversion stage using bipolar membrane electrodialysis. </w:t>
      </w:r>
      <w:r w:rsidRPr="00066BEC">
        <w:rPr>
          <w:i/>
        </w:rPr>
        <w:t xml:space="preserve">Journal of Membrane Science </w:t>
      </w:r>
      <w:r w:rsidRPr="00066BEC">
        <w:rPr>
          <w:b/>
        </w:rPr>
        <w:t>2012,</w:t>
      </w:r>
      <w:r w:rsidRPr="00066BEC">
        <w:t xml:space="preserve"> </w:t>
      </w:r>
      <w:r w:rsidRPr="00066BEC">
        <w:rPr>
          <w:i/>
        </w:rPr>
        <w:t>403-404</w:t>
      </w:r>
      <w:r w:rsidRPr="00066BEC">
        <w:t>, 196-202.</w:t>
      </w:r>
    </w:p>
    <w:p w14:paraId="5FD2A829" w14:textId="77777777" w:rsidR="00066BEC" w:rsidRPr="00066BEC" w:rsidRDefault="00066BEC" w:rsidP="00066BEC">
      <w:pPr>
        <w:pStyle w:val="EndNoteBibliography"/>
        <w:rPr>
          <w:rFonts w:hint="eastAsia"/>
        </w:rPr>
      </w:pPr>
      <w:r w:rsidRPr="00066BEC">
        <w:t>18.</w:t>
      </w:r>
      <w:r w:rsidRPr="00066BEC">
        <w:tab/>
        <w:t>Erkmen, J.; Yapıcı, S.; Arzutu</w:t>
      </w:r>
      <w:r w:rsidRPr="00066BEC">
        <w:rPr>
          <w:rFonts w:ascii="Cambria" w:hAnsi="Cambria" w:cs="Cambria"/>
        </w:rPr>
        <w:t>ğ</w:t>
      </w:r>
      <w:r w:rsidRPr="00066BEC">
        <w:t>, M. E.; Ayd</w:t>
      </w:r>
      <w:r w:rsidRPr="00066BEC">
        <w:rPr>
          <w:rFonts w:cs="等线 Light" w:hint="eastAsia"/>
        </w:rPr>
        <w:t>ı</w:t>
      </w:r>
      <w:r w:rsidRPr="00066BEC">
        <w:t xml:space="preserve">n, </w:t>
      </w:r>
      <w:r w:rsidRPr="00066BEC">
        <w:rPr>
          <w:rFonts w:cs="等线 Light" w:hint="eastAsia"/>
        </w:rPr>
        <w:t>Ö</w:t>
      </w:r>
      <w:r w:rsidRPr="00066BEC">
        <w:t xml:space="preserve">.; Ata, O. N.; </w:t>
      </w:r>
      <w:r w:rsidRPr="00066BEC">
        <w:rPr>
          <w:rFonts w:cs="等线 Light" w:hint="eastAsia"/>
        </w:rPr>
        <w:t>Ö</w:t>
      </w:r>
      <w:r w:rsidRPr="00066BEC">
        <w:t xml:space="preserve">ner, M. R., Hydrofluoric acid and sodium </w:t>
      </w:r>
      <w:r w:rsidRPr="00066BEC">
        <w:lastRenderedPageBreak/>
        <w:t xml:space="preserve">hydroxide production by bipolar membrane electrodialysis. </w:t>
      </w:r>
      <w:r w:rsidRPr="00066BEC">
        <w:rPr>
          <w:i/>
        </w:rPr>
        <w:t xml:space="preserve">Desalination and Water Treatment </w:t>
      </w:r>
      <w:r w:rsidRPr="00066BEC">
        <w:rPr>
          <w:b/>
        </w:rPr>
        <w:t>2016,</w:t>
      </w:r>
      <w:r w:rsidRPr="00066BEC">
        <w:t xml:space="preserve"> </w:t>
      </w:r>
      <w:r w:rsidRPr="00066BEC">
        <w:rPr>
          <w:i/>
        </w:rPr>
        <w:t>57</w:t>
      </w:r>
      <w:r w:rsidRPr="00066BEC">
        <w:t>, (43), 20254-20260.</w:t>
      </w:r>
    </w:p>
    <w:p w14:paraId="475AA54A" w14:textId="77777777" w:rsidR="00066BEC" w:rsidRPr="00066BEC" w:rsidRDefault="00066BEC" w:rsidP="00066BEC">
      <w:pPr>
        <w:pStyle w:val="EndNoteBibliography"/>
        <w:rPr>
          <w:rFonts w:hint="eastAsia"/>
        </w:rPr>
      </w:pPr>
      <w:r w:rsidRPr="00066BEC">
        <w:t>19.</w:t>
      </w:r>
      <w:r w:rsidRPr="00066BEC">
        <w:tab/>
        <w:t xml:space="preserve">Qiu, Y.; Yao, L.; Tang, C.; Zhao, Y.; Zhu, J.; Shen, J., Integration of selectrodialysis and selectrodialysis with bipolar membrane to salt lake treatment for the production of lithium hydroxide. </w:t>
      </w:r>
      <w:r w:rsidRPr="00066BEC">
        <w:rPr>
          <w:i/>
        </w:rPr>
        <w:t xml:space="preserve">Desalination </w:t>
      </w:r>
      <w:r w:rsidRPr="00066BEC">
        <w:rPr>
          <w:b/>
        </w:rPr>
        <w:t>2019,</w:t>
      </w:r>
      <w:r w:rsidRPr="00066BEC">
        <w:t xml:space="preserve"> </w:t>
      </w:r>
      <w:r w:rsidRPr="00066BEC">
        <w:rPr>
          <w:i/>
        </w:rPr>
        <w:t>465</w:t>
      </w:r>
      <w:r w:rsidRPr="00066BEC">
        <w:t>, 1-12.</w:t>
      </w:r>
    </w:p>
    <w:p w14:paraId="4994BA71" w14:textId="77777777" w:rsidR="00066BEC" w:rsidRPr="00066BEC" w:rsidRDefault="00066BEC" w:rsidP="00066BEC">
      <w:pPr>
        <w:pStyle w:val="EndNoteBibliography"/>
        <w:rPr>
          <w:rFonts w:hint="eastAsia"/>
        </w:rPr>
      </w:pPr>
      <w:r w:rsidRPr="00066BEC">
        <w:t>20.</w:t>
      </w:r>
      <w:r w:rsidRPr="00066BEC">
        <w:tab/>
        <w:t xml:space="preserve">Kishida, M.; Harato, T.; Tokoro, C.; Owada, S., In situ remediation of bauxite residue by sulfuric acid leaching and bipolar-membrane electrodialysis. </w:t>
      </w:r>
      <w:r w:rsidRPr="00066BEC">
        <w:rPr>
          <w:i/>
        </w:rPr>
        <w:t xml:space="preserve">Hydrometallurgy </w:t>
      </w:r>
      <w:r w:rsidRPr="00066BEC">
        <w:rPr>
          <w:b/>
        </w:rPr>
        <w:t>2017,</w:t>
      </w:r>
      <w:r w:rsidRPr="00066BEC">
        <w:t xml:space="preserve"> </w:t>
      </w:r>
      <w:r w:rsidRPr="00066BEC">
        <w:rPr>
          <w:i/>
        </w:rPr>
        <w:t>170</w:t>
      </w:r>
      <w:r w:rsidRPr="00066BEC">
        <w:t>, 58-67.</w:t>
      </w:r>
    </w:p>
    <w:p w14:paraId="0C9EA7D6" w14:textId="77777777" w:rsidR="00066BEC" w:rsidRPr="00066BEC" w:rsidRDefault="00066BEC" w:rsidP="00066BEC">
      <w:pPr>
        <w:pStyle w:val="EndNoteBibliography"/>
        <w:rPr>
          <w:rFonts w:hint="eastAsia"/>
        </w:rPr>
      </w:pPr>
      <w:r w:rsidRPr="00066BEC">
        <w:t>21.</w:t>
      </w:r>
      <w:r w:rsidRPr="00066BEC">
        <w:tab/>
        <w:t xml:space="preserve">Trivedi, G.; Shah, B.; Adhikary, S.; Rangarajan, R., Studies on bipolar membranes: Part III: Conversion of sodium phosphate to phosphoric acid and sodium hydroxide. </w:t>
      </w:r>
      <w:r w:rsidRPr="00066BEC">
        <w:rPr>
          <w:i/>
        </w:rPr>
        <w:t xml:space="preserve">Reactive and Functional Polymers </w:t>
      </w:r>
      <w:r w:rsidRPr="00066BEC">
        <w:rPr>
          <w:b/>
        </w:rPr>
        <w:t>1999,</w:t>
      </w:r>
      <w:r w:rsidRPr="00066BEC">
        <w:t xml:space="preserve"> </w:t>
      </w:r>
      <w:r w:rsidRPr="00066BEC">
        <w:rPr>
          <w:i/>
        </w:rPr>
        <w:t>39</w:t>
      </w:r>
      <w:r w:rsidRPr="00066BEC">
        <w:t>, (1), 91-97.</w:t>
      </w:r>
    </w:p>
    <w:p w14:paraId="45A90107" w14:textId="77777777" w:rsidR="00066BEC" w:rsidRPr="00066BEC" w:rsidRDefault="00066BEC" w:rsidP="00066BEC">
      <w:pPr>
        <w:pStyle w:val="EndNoteBibliography"/>
        <w:rPr>
          <w:rFonts w:hint="eastAsia"/>
        </w:rPr>
      </w:pPr>
      <w:r w:rsidRPr="00066BEC">
        <w:t>22.</w:t>
      </w:r>
      <w:r w:rsidRPr="00066BEC">
        <w:tab/>
        <w:t xml:space="preserve">Trivedi, G.; Shah, B.; Adhikary, S.; Indusekhar, V.; Rangarajan, R., Studies on bipolar membranes. Part II—Conversion of sodium acetate to acetic acid and sodium hydroxide. </w:t>
      </w:r>
      <w:r w:rsidRPr="00066BEC">
        <w:rPr>
          <w:i/>
        </w:rPr>
        <w:t xml:space="preserve">Reactive and Functional Polymers </w:t>
      </w:r>
      <w:r w:rsidRPr="00066BEC">
        <w:rPr>
          <w:b/>
        </w:rPr>
        <w:t>1997,</w:t>
      </w:r>
      <w:r w:rsidRPr="00066BEC">
        <w:t xml:space="preserve"> </w:t>
      </w:r>
      <w:r w:rsidRPr="00066BEC">
        <w:rPr>
          <w:i/>
        </w:rPr>
        <w:t>32</w:t>
      </w:r>
      <w:r w:rsidRPr="00066BEC">
        <w:t>, (2), 209-215.</w:t>
      </w:r>
    </w:p>
    <w:p w14:paraId="71701019" w14:textId="77777777" w:rsidR="00066BEC" w:rsidRPr="00066BEC" w:rsidRDefault="00066BEC" w:rsidP="00066BEC">
      <w:pPr>
        <w:pStyle w:val="EndNoteBibliography"/>
        <w:rPr>
          <w:rFonts w:hint="eastAsia"/>
        </w:rPr>
      </w:pPr>
      <w:r w:rsidRPr="00066BEC">
        <w:t>23.</w:t>
      </w:r>
      <w:r w:rsidRPr="00066BEC">
        <w:tab/>
        <w:t xml:space="preserve">Tongwen, X.; Weihua, Y., Citric acid production by electrodialysis with bipolar membranes. </w:t>
      </w:r>
      <w:r w:rsidRPr="00066BEC">
        <w:rPr>
          <w:i/>
        </w:rPr>
        <w:t xml:space="preserve">Chemical Engineering and Processing: Process Intensification </w:t>
      </w:r>
      <w:r w:rsidRPr="00066BEC">
        <w:rPr>
          <w:b/>
        </w:rPr>
        <w:t>2002,</w:t>
      </w:r>
      <w:r w:rsidRPr="00066BEC">
        <w:t xml:space="preserve"> </w:t>
      </w:r>
      <w:r w:rsidRPr="00066BEC">
        <w:rPr>
          <w:i/>
        </w:rPr>
        <w:t>41</w:t>
      </w:r>
      <w:r w:rsidRPr="00066BEC">
        <w:t>, (6), 519-524.</w:t>
      </w:r>
    </w:p>
    <w:p w14:paraId="37493A3B" w14:textId="77777777" w:rsidR="00066BEC" w:rsidRPr="00066BEC" w:rsidRDefault="00066BEC" w:rsidP="00066BEC">
      <w:pPr>
        <w:pStyle w:val="EndNoteBibliography"/>
        <w:rPr>
          <w:rFonts w:hint="eastAsia"/>
        </w:rPr>
      </w:pPr>
      <w:r w:rsidRPr="00066BEC">
        <w:t>24.</w:t>
      </w:r>
      <w:r w:rsidRPr="00066BEC">
        <w:tab/>
        <w:t xml:space="preserve">Wei, Y.; Li, C.; Wang, Y.; Zhang, X.; Li, Q.; Xu, T., Regenerating sodium hydroxide from the spent caustic by bipolar membrane electrodialysis (BMED). </w:t>
      </w:r>
      <w:r w:rsidRPr="00066BEC">
        <w:rPr>
          <w:i/>
        </w:rPr>
        <w:t xml:space="preserve">Separation and Purification Technology </w:t>
      </w:r>
      <w:r w:rsidRPr="00066BEC">
        <w:rPr>
          <w:b/>
        </w:rPr>
        <w:t>2012,</w:t>
      </w:r>
      <w:r w:rsidRPr="00066BEC">
        <w:t xml:space="preserve"> </w:t>
      </w:r>
      <w:r w:rsidRPr="00066BEC">
        <w:rPr>
          <w:i/>
        </w:rPr>
        <w:t>86</w:t>
      </w:r>
      <w:r w:rsidRPr="00066BEC">
        <w:t>, 49-54.</w:t>
      </w:r>
    </w:p>
    <w:p w14:paraId="416C68D0" w14:textId="77777777" w:rsidR="00066BEC" w:rsidRPr="00066BEC" w:rsidRDefault="00066BEC" w:rsidP="00066BEC">
      <w:pPr>
        <w:pStyle w:val="EndNoteBibliography"/>
        <w:rPr>
          <w:rFonts w:hint="eastAsia"/>
        </w:rPr>
      </w:pPr>
      <w:r w:rsidRPr="00066BEC">
        <w:t>25.</w:t>
      </w:r>
      <w:r w:rsidRPr="00066BEC">
        <w:tab/>
        <w:t xml:space="preserve">Ren, H.; Wang, Q.; Zhang, X.; Kang, R.; Shi, S.; Cong, W., Membrane fouling caused by amino acid and calcium during bipolar membrane electrodialysis. </w:t>
      </w:r>
      <w:r w:rsidRPr="00066BEC">
        <w:rPr>
          <w:i/>
        </w:rPr>
        <w:t xml:space="preserve">Journal of Chemical Technology &amp; Biotechnology </w:t>
      </w:r>
      <w:r w:rsidRPr="00066BEC">
        <w:rPr>
          <w:b/>
        </w:rPr>
        <w:t>2008,</w:t>
      </w:r>
      <w:r w:rsidRPr="00066BEC">
        <w:t xml:space="preserve"> </w:t>
      </w:r>
      <w:r w:rsidRPr="00066BEC">
        <w:rPr>
          <w:i/>
        </w:rPr>
        <w:t>83</w:t>
      </w:r>
      <w:r w:rsidRPr="00066BEC">
        <w:t>, (11), 1551-1557.</w:t>
      </w:r>
    </w:p>
    <w:p w14:paraId="51309CC4" w14:textId="77777777" w:rsidR="00066BEC" w:rsidRPr="00066BEC" w:rsidRDefault="00066BEC" w:rsidP="00066BEC">
      <w:pPr>
        <w:pStyle w:val="EndNoteBibliography"/>
        <w:rPr>
          <w:rFonts w:hint="eastAsia"/>
        </w:rPr>
      </w:pPr>
      <w:r w:rsidRPr="00066BEC">
        <w:t>26.</w:t>
      </w:r>
      <w:r w:rsidRPr="00066BEC">
        <w:tab/>
        <w:t xml:space="preserve">Tran, A. T.; Jullok, N.; Meesschaert, B.; Pinoy, L.; Van der Bruggen, B., Pellet reactor pretreatment: a feasible method to reduce scaling in bipolar membrane electrodialysis. </w:t>
      </w:r>
      <w:r w:rsidRPr="00066BEC">
        <w:rPr>
          <w:i/>
        </w:rPr>
        <w:t xml:space="preserve">J Colloid Interface Sci </w:t>
      </w:r>
      <w:r w:rsidRPr="00066BEC">
        <w:rPr>
          <w:b/>
        </w:rPr>
        <w:t>2013,</w:t>
      </w:r>
      <w:r w:rsidRPr="00066BEC">
        <w:t xml:space="preserve"> </w:t>
      </w:r>
      <w:r w:rsidRPr="00066BEC">
        <w:rPr>
          <w:i/>
        </w:rPr>
        <w:t>401</w:t>
      </w:r>
      <w:r w:rsidRPr="00066BEC">
        <w:t>, 107-15.</w:t>
      </w:r>
    </w:p>
    <w:p w14:paraId="3E99BDA9" w14:textId="77777777" w:rsidR="00066BEC" w:rsidRPr="00066BEC" w:rsidRDefault="00066BEC" w:rsidP="00066BEC">
      <w:pPr>
        <w:pStyle w:val="EndNoteBibliography"/>
        <w:rPr>
          <w:rFonts w:hint="eastAsia"/>
        </w:rPr>
      </w:pPr>
      <w:r w:rsidRPr="00066BEC">
        <w:t>27.</w:t>
      </w:r>
      <w:r w:rsidRPr="00066BEC">
        <w:tab/>
        <w:t xml:space="preserve">Wang, Q.; Yang, P.; Cong, W., Cation-exchange membrane fouling and cleaning in bipolar membrane electrodialysis of industrial glutamate production wastewater. </w:t>
      </w:r>
      <w:r w:rsidRPr="00066BEC">
        <w:rPr>
          <w:i/>
        </w:rPr>
        <w:t xml:space="preserve">Separation and Purification Technology </w:t>
      </w:r>
      <w:r w:rsidRPr="00066BEC">
        <w:rPr>
          <w:b/>
        </w:rPr>
        <w:t>2011,</w:t>
      </w:r>
      <w:r w:rsidRPr="00066BEC">
        <w:t xml:space="preserve"> </w:t>
      </w:r>
      <w:r w:rsidRPr="00066BEC">
        <w:rPr>
          <w:i/>
        </w:rPr>
        <w:t>79</w:t>
      </w:r>
      <w:r w:rsidRPr="00066BEC">
        <w:t>, (1), 103-113.</w:t>
      </w:r>
    </w:p>
    <w:p w14:paraId="4837CCDA" w14:textId="77777777" w:rsidR="00066BEC" w:rsidRPr="00066BEC" w:rsidRDefault="00066BEC" w:rsidP="00066BEC">
      <w:pPr>
        <w:pStyle w:val="EndNoteBibliography"/>
        <w:rPr>
          <w:rFonts w:hint="eastAsia"/>
        </w:rPr>
      </w:pPr>
      <w:r w:rsidRPr="00066BEC">
        <w:t>28.</w:t>
      </w:r>
      <w:r w:rsidRPr="00066BEC">
        <w:tab/>
        <w:t xml:space="preserve">Chang, J.-H.; Ellis, A. V.; Tung, C.-H.; Huang, W.-C., Copper cation transport and scaling of ionic exchange membranes using electrodialysis under electroconvection conditions. </w:t>
      </w:r>
      <w:r w:rsidRPr="00066BEC">
        <w:rPr>
          <w:i/>
        </w:rPr>
        <w:t xml:space="preserve">Journal of Membrane Science </w:t>
      </w:r>
      <w:r w:rsidRPr="00066BEC">
        <w:rPr>
          <w:b/>
        </w:rPr>
        <w:t>2010,</w:t>
      </w:r>
      <w:r w:rsidRPr="00066BEC">
        <w:t xml:space="preserve"> </w:t>
      </w:r>
      <w:r w:rsidRPr="00066BEC">
        <w:rPr>
          <w:i/>
        </w:rPr>
        <w:t>361</w:t>
      </w:r>
      <w:r w:rsidRPr="00066BEC">
        <w:t>, (1-2), 56-62.</w:t>
      </w:r>
    </w:p>
    <w:p w14:paraId="57DFEF7F" w14:textId="77777777" w:rsidR="00066BEC" w:rsidRPr="00066BEC" w:rsidRDefault="00066BEC" w:rsidP="00066BEC">
      <w:pPr>
        <w:pStyle w:val="EndNoteBibliography"/>
        <w:rPr>
          <w:rFonts w:hint="eastAsia"/>
        </w:rPr>
      </w:pPr>
      <w:r w:rsidRPr="00066BEC">
        <w:t>29.</w:t>
      </w:r>
      <w:r w:rsidRPr="00066BEC">
        <w:tab/>
        <w:t xml:space="preserve">Al-Amoudi, A.; Lovitt, R. W., Fouling strategies and the cleaning system of NF membranes and factors affecting cleaning efficiency. </w:t>
      </w:r>
      <w:r w:rsidRPr="00066BEC">
        <w:rPr>
          <w:i/>
        </w:rPr>
        <w:t xml:space="preserve">Journal of membrane science </w:t>
      </w:r>
      <w:r w:rsidRPr="00066BEC">
        <w:rPr>
          <w:b/>
        </w:rPr>
        <w:t>2007,</w:t>
      </w:r>
      <w:r w:rsidRPr="00066BEC">
        <w:t xml:space="preserve"> </w:t>
      </w:r>
      <w:r w:rsidRPr="00066BEC">
        <w:rPr>
          <w:i/>
        </w:rPr>
        <w:t>303</w:t>
      </w:r>
      <w:r w:rsidRPr="00066BEC">
        <w:t>, (1-2), 4-28.</w:t>
      </w:r>
    </w:p>
    <w:p w14:paraId="00DB66CA" w14:textId="77777777" w:rsidR="00066BEC" w:rsidRPr="00066BEC" w:rsidRDefault="00066BEC" w:rsidP="00066BEC">
      <w:pPr>
        <w:pStyle w:val="EndNoteBibliography"/>
        <w:rPr>
          <w:rFonts w:hint="eastAsia"/>
        </w:rPr>
      </w:pPr>
      <w:r w:rsidRPr="00066BEC">
        <w:t>30.</w:t>
      </w:r>
      <w:r w:rsidRPr="00066BEC">
        <w:tab/>
        <w:t xml:space="preserve">Bazinet, L.; Montpetit, D.; Ippersiel, D.; Amiot, J.; Lamarche, F., Identification of skim milk electroacidification fouling: a microscopic approach. </w:t>
      </w:r>
      <w:r w:rsidRPr="00066BEC">
        <w:rPr>
          <w:i/>
        </w:rPr>
        <w:t xml:space="preserve">Journal of colloid and interface science </w:t>
      </w:r>
      <w:r w:rsidRPr="00066BEC">
        <w:rPr>
          <w:b/>
        </w:rPr>
        <w:t>2001,</w:t>
      </w:r>
      <w:r w:rsidRPr="00066BEC">
        <w:t xml:space="preserve"> </w:t>
      </w:r>
      <w:r w:rsidRPr="00066BEC">
        <w:rPr>
          <w:i/>
        </w:rPr>
        <w:t>237</w:t>
      </w:r>
      <w:r w:rsidRPr="00066BEC">
        <w:t>, (1), 62-69.</w:t>
      </w:r>
    </w:p>
    <w:p w14:paraId="6C03E026" w14:textId="77777777" w:rsidR="00066BEC" w:rsidRPr="00066BEC" w:rsidRDefault="00066BEC" w:rsidP="00066BEC">
      <w:pPr>
        <w:pStyle w:val="EndNoteBibliography"/>
        <w:rPr>
          <w:rFonts w:hint="eastAsia"/>
        </w:rPr>
      </w:pPr>
      <w:r w:rsidRPr="00066BEC">
        <w:t>31.</w:t>
      </w:r>
      <w:r w:rsidRPr="00066BEC">
        <w:tab/>
        <w:t xml:space="preserve">Casademont, C.; Farias, M.; Pourcelly, G.; Bazinet, L., Impact of electrodialytic parameters on cation migration kinetics and fouling nature of ion-exchange membranes during treatment of solutions with different magnesium/calcium ratios. </w:t>
      </w:r>
      <w:r w:rsidRPr="00066BEC">
        <w:rPr>
          <w:i/>
        </w:rPr>
        <w:t xml:space="preserve">Journal of Membrane Science </w:t>
      </w:r>
      <w:r w:rsidRPr="00066BEC">
        <w:rPr>
          <w:b/>
        </w:rPr>
        <w:t>2008,</w:t>
      </w:r>
      <w:r w:rsidRPr="00066BEC">
        <w:t xml:space="preserve"> </w:t>
      </w:r>
      <w:r w:rsidRPr="00066BEC">
        <w:rPr>
          <w:i/>
        </w:rPr>
        <w:t>325</w:t>
      </w:r>
      <w:r w:rsidRPr="00066BEC">
        <w:t>, (2), 570-579.</w:t>
      </w:r>
    </w:p>
    <w:p w14:paraId="003997BC" w14:textId="77777777" w:rsidR="00066BEC" w:rsidRPr="00066BEC" w:rsidRDefault="00066BEC" w:rsidP="00066BEC">
      <w:pPr>
        <w:pStyle w:val="EndNoteBibliography"/>
        <w:rPr>
          <w:rFonts w:hint="eastAsia"/>
        </w:rPr>
      </w:pPr>
      <w:r w:rsidRPr="00066BEC">
        <w:t>32.</w:t>
      </w:r>
      <w:r w:rsidRPr="00066BEC">
        <w:tab/>
        <w:t xml:space="preserve">Mehran Aliaskari, H. H., Florencia Saravia, Real Time Monitoring of Scaling Behavior in Bipolar Membrane Electrodialysis. </w:t>
      </w:r>
      <w:r w:rsidRPr="00066BEC">
        <w:rPr>
          <w:i/>
        </w:rPr>
        <w:t xml:space="preserve">Journal of Membrane Science </w:t>
      </w:r>
      <w:r w:rsidRPr="00066BEC">
        <w:rPr>
          <w:b/>
        </w:rPr>
        <w:t>2025</w:t>
      </w:r>
      <w:r w:rsidRPr="00066BEC">
        <w:t>.</w:t>
      </w:r>
    </w:p>
    <w:p w14:paraId="20C136DA" w14:textId="77777777" w:rsidR="00066BEC" w:rsidRPr="00066BEC" w:rsidRDefault="00066BEC" w:rsidP="00066BEC">
      <w:pPr>
        <w:pStyle w:val="EndNoteBibliography"/>
        <w:rPr>
          <w:rFonts w:hint="eastAsia"/>
        </w:rPr>
      </w:pPr>
      <w:r w:rsidRPr="00066BEC">
        <w:t>33.</w:t>
      </w:r>
      <w:r w:rsidRPr="00066BEC">
        <w:tab/>
        <w:t xml:space="preserve">Lin Teng Shee, F.; Arul, J.; Brunet, S.; Bazinet, L., Chitosan solubilization by bipolar membrane electroacidification: Reduction of membrane fouling. </w:t>
      </w:r>
      <w:r w:rsidRPr="00066BEC">
        <w:rPr>
          <w:i/>
        </w:rPr>
        <w:t xml:space="preserve">Journal of Membrane Science </w:t>
      </w:r>
      <w:r w:rsidRPr="00066BEC">
        <w:rPr>
          <w:b/>
        </w:rPr>
        <w:t>2007,</w:t>
      </w:r>
      <w:r w:rsidRPr="00066BEC">
        <w:t xml:space="preserve"> </w:t>
      </w:r>
      <w:r w:rsidRPr="00066BEC">
        <w:rPr>
          <w:i/>
        </w:rPr>
        <w:t>290</w:t>
      </w:r>
      <w:r w:rsidRPr="00066BEC">
        <w:t>, (1-2), 29-35.</w:t>
      </w:r>
    </w:p>
    <w:p w14:paraId="7E6B3E80" w14:textId="77777777" w:rsidR="00066BEC" w:rsidRPr="00066BEC" w:rsidRDefault="00066BEC" w:rsidP="00066BEC">
      <w:pPr>
        <w:pStyle w:val="EndNoteBibliography"/>
        <w:rPr>
          <w:rFonts w:hint="eastAsia"/>
        </w:rPr>
      </w:pPr>
      <w:r w:rsidRPr="00066BEC">
        <w:t>34.</w:t>
      </w:r>
      <w:r w:rsidRPr="00066BEC">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066BEC">
        <w:rPr>
          <w:i/>
        </w:rPr>
        <w:t xml:space="preserve">Journal of Membrane </w:t>
      </w:r>
      <w:r w:rsidRPr="00066BEC">
        <w:rPr>
          <w:i/>
        </w:rPr>
        <w:lastRenderedPageBreak/>
        <w:t xml:space="preserve">Science </w:t>
      </w:r>
      <w:r w:rsidRPr="00066BEC">
        <w:rPr>
          <w:b/>
        </w:rPr>
        <w:t>2017,</w:t>
      </w:r>
      <w:r w:rsidRPr="00066BEC">
        <w:t xml:space="preserve"> </w:t>
      </w:r>
      <w:r w:rsidRPr="00066BEC">
        <w:rPr>
          <w:i/>
        </w:rPr>
        <w:t>540</w:t>
      </w:r>
      <w:r w:rsidRPr="00066BEC">
        <w:t>, 183-191.</w:t>
      </w:r>
    </w:p>
    <w:p w14:paraId="79DEE9FD" w14:textId="77777777" w:rsidR="00066BEC" w:rsidRPr="00066BEC" w:rsidRDefault="00066BEC" w:rsidP="00066BEC">
      <w:pPr>
        <w:pStyle w:val="EndNoteBibliography"/>
        <w:rPr>
          <w:rFonts w:hint="eastAsia"/>
        </w:rPr>
      </w:pPr>
      <w:r w:rsidRPr="00066BEC">
        <w:t>35.</w:t>
      </w:r>
      <w:r w:rsidRPr="00066BEC">
        <w:tab/>
        <w:t xml:space="preserve">Asraf-Snir, M.; Gilron, J.; Oren, Y., Scaling of cation exchange membranes by gypsum during Donnan exchange and electrodialysis. </w:t>
      </w:r>
      <w:r w:rsidRPr="00066BEC">
        <w:rPr>
          <w:i/>
        </w:rPr>
        <w:t xml:space="preserve">Journal of Membrane Science </w:t>
      </w:r>
      <w:r w:rsidRPr="00066BEC">
        <w:rPr>
          <w:b/>
        </w:rPr>
        <w:t>2018,</w:t>
      </w:r>
      <w:r w:rsidRPr="00066BEC">
        <w:t xml:space="preserve"> </w:t>
      </w:r>
      <w:r w:rsidRPr="00066BEC">
        <w:rPr>
          <w:i/>
        </w:rPr>
        <w:t>567</w:t>
      </w:r>
      <w:r w:rsidRPr="00066BEC">
        <w:t>, 28-38.</w:t>
      </w:r>
    </w:p>
    <w:p w14:paraId="7708CF7F" w14:textId="77777777" w:rsidR="00066BEC" w:rsidRPr="00066BEC" w:rsidRDefault="00066BEC" w:rsidP="00066BEC">
      <w:pPr>
        <w:pStyle w:val="EndNoteBibliography"/>
        <w:rPr>
          <w:rFonts w:hint="eastAsia"/>
        </w:rPr>
      </w:pPr>
      <w:r w:rsidRPr="00066BEC">
        <w:t>36.</w:t>
      </w:r>
      <w:r w:rsidRPr="00066BEC">
        <w:tab/>
        <w:t xml:space="preserve">Andreeva, M. A.; Gil, V. V.; Pismenskaya, N. D.; Dammak, L.; Kononenko, N. A.; Larchet, C.; Grande, D.; Nikonenko, V. V., Mitigation of membrane scaling in electrodialysis by electroconvection enhancement, pH adjustment and pulsed electric field application. </w:t>
      </w:r>
      <w:r w:rsidRPr="00066BEC">
        <w:rPr>
          <w:i/>
        </w:rPr>
        <w:t xml:space="preserve">Journal of Membrane Science </w:t>
      </w:r>
      <w:r w:rsidRPr="00066BEC">
        <w:rPr>
          <w:b/>
        </w:rPr>
        <w:t>2018,</w:t>
      </w:r>
      <w:r w:rsidRPr="00066BEC">
        <w:t xml:space="preserve"> </w:t>
      </w:r>
      <w:r w:rsidRPr="00066BEC">
        <w:rPr>
          <w:i/>
        </w:rPr>
        <w:t>549</w:t>
      </w:r>
      <w:r w:rsidRPr="00066BEC">
        <w:t>, 129-140.</w:t>
      </w:r>
    </w:p>
    <w:p w14:paraId="74B33D7F" w14:textId="77777777" w:rsidR="00066BEC" w:rsidRPr="00066BEC" w:rsidRDefault="00066BEC" w:rsidP="00066BEC">
      <w:pPr>
        <w:pStyle w:val="EndNoteBibliography"/>
        <w:rPr>
          <w:rFonts w:hint="eastAsia"/>
        </w:rPr>
      </w:pPr>
      <w:r w:rsidRPr="00066BEC">
        <w:t>37.</w:t>
      </w:r>
      <w:r w:rsidRPr="00066BEC">
        <w:tab/>
        <w:t xml:space="preserve">Reig, M.; Casas, S.; Gibert, O.; Valderrama, C.; Cortina, J. L., Integration of nanofiltration and bipolar electrodialysis for valorization of seawater desalination brines: Production of drinking and waste water treatment chemicals. </w:t>
      </w:r>
      <w:r w:rsidRPr="00066BEC">
        <w:rPr>
          <w:i/>
        </w:rPr>
        <w:t xml:space="preserve">Desalination </w:t>
      </w:r>
      <w:r w:rsidRPr="00066BEC">
        <w:rPr>
          <w:b/>
        </w:rPr>
        <w:t>2016,</w:t>
      </w:r>
      <w:r w:rsidRPr="00066BEC">
        <w:t xml:space="preserve"> </w:t>
      </w:r>
      <w:r w:rsidRPr="00066BEC">
        <w:rPr>
          <w:i/>
        </w:rPr>
        <w:t>382</w:t>
      </w:r>
      <w:r w:rsidRPr="00066BEC">
        <w:t>, 13-20.</w:t>
      </w:r>
    </w:p>
    <w:p w14:paraId="55DEF7A6" w14:textId="77777777" w:rsidR="00066BEC" w:rsidRPr="00066BEC" w:rsidRDefault="00066BEC" w:rsidP="00066BEC">
      <w:pPr>
        <w:pStyle w:val="EndNoteBibliography"/>
        <w:rPr>
          <w:rFonts w:hint="eastAsia"/>
        </w:rPr>
      </w:pPr>
      <w:r w:rsidRPr="00066BEC">
        <w:t>38.</w:t>
      </w:r>
      <w:r w:rsidRPr="00066BEC">
        <w:tab/>
        <w:t xml:space="preserve">Cassaro, C.; Virruso, G.; Culcasi, A.; Cipollina, A.; Tamburini, A.; Micale, G., Electrodialysis with bipolar membranes for the sustainable production of chemicals from seawater brines at pilot plant scale. </w:t>
      </w:r>
      <w:r w:rsidRPr="00066BEC">
        <w:rPr>
          <w:i/>
        </w:rPr>
        <w:t xml:space="preserve">ACS Sustainable Chemistry &amp; Engineering </w:t>
      </w:r>
      <w:r w:rsidRPr="00066BEC">
        <w:rPr>
          <w:b/>
        </w:rPr>
        <w:t>2023,</w:t>
      </w:r>
      <w:r w:rsidRPr="00066BEC">
        <w:t xml:space="preserve"> </w:t>
      </w:r>
      <w:r w:rsidRPr="00066BEC">
        <w:rPr>
          <w:i/>
        </w:rPr>
        <w:t>11</w:t>
      </w:r>
      <w:r w:rsidRPr="00066BEC">
        <w:t>, (7), 2989-3000.</w:t>
      </w:r>
    </w:p>
    <w:p w14:paraId="5351D7DF" w14:textId="77777777" w:rsidR="00066BEC" w:rsidRPr="00066BEC" w:rsidRDefault="00066BEC" w:rsidP="00066BEC">
      <w:pPr>
        <w:pStyle w:val="EndNoteBibliography"/>
        <w:rPr>
          <w:rFonts w:hint="eastAsia"/>
        </w:rPr>
      </w:pPr>
      <w:r w:rsidRPr="00066BEC">
        <w:t>39.</w:t>
      </w:r>
      <w:r w:rsidRPr="00066BEC">
        <w:tab/>
        <w:t xml:space="preserve">Liu, H.; She, Q., Scaling-Enhanced Scaling during Electrodialysis Desalination. </w:t>
      </w:r>
      <w:r w:rsidRPr="00066BEC">
        <w:rPr>
          <w:i/>
        </w:rPr>
        <w:t xml:space="preserve">ACS ES&amp;T Engineering </w:t>
      </w:r>
      <w:r w:rsidRPr="00066BEC">
        <w:rPr>
          <w:b/>
        </w:rPr>
        <w:t>2024,</w:t>
      </w:r>
      <w:r w:rsidRPr="00066BEC">
        <w:t xml:space="preserve"> </w:t>
      </w:r>
      <w:r w:rsidRPr="00066BEC">
        <w:rPr>
          <w:i/>
        </w:rPr>
        <w:t>4</w:t>
      </w:r>
      <w:r w:rsidRPr="00066BEC">
        <w:t>, (5), 1063-1072.</w:t>
      </w:r>
    </w:p>
    <w:p w14:paraId="182DEA16" w14:textId="77777777" w:rsidR="00066BEC" w:rsidRPr="00066BEC" w:rsidRDefault="00066BEC" w:rsidP="00066BEC">
      <w:pPr>
        <w:pStyle w:val="EndNoteBibliography"/>
        <w:rPr>
          <w:rFonts w:hint="eastAsia"/>
        </w:rPr>
      </w:pPr>
      <w:r w:rsidRPr="00066BEC">
        <w:t>40.</w:t>
      </w:r>
      <w:r w:rsidRPr="00066BEC">
        <w:tab/>
        <w:t xml:space="preserve">Chen, B.; Jiang, C.; Wang, Y.; Fu, R.; Liu, Z.; Xu, T., Selectrodialysis with bipolar membrane for the reclamation of concentrated brine from RO plant. </w:t>
      </w:r>
      <w:r w:rsidRPr="00066BEC">
        <w:rPr>
          <w:i/>
        </w:rPr>
        <w:t xml:space="preserve">Desalination </w:t>
      </w:r>
      <w:r w:rsidRPr="00066BEC">
        <w:rPr>
          <w:b/>
        </w:rPr>
        <w:t>2018,</w:t>
      </w:r>
      <w:r w:rsidRPr="00066BEC">
        <w:t xml:space="preserve"> </w:t>
      </w:r>
      <w:r w:rsidRPr="00066BEC">
        <w:rPr>
          <w:i/>
        </w:rPr>
        <w:t>442</w:t>
      </w:r>
      <w:r w:rsidRPr="00066BEC">
        <w:t>, 8-15.</w:t>
      </w:r>
    </w:p>
    <w:p w14:paraId="3A13CF86" w14:textId="77777777" w:rsidR="00066BEC" w:rsidRPr="00066BEC" w:rsidRDefault="00066BEC" w:rsidP="00066BEC">
      <w:pPr>
        <w:pStyle w:val="EndNoteBibliography"/>
        <w:rPr>
          <w:rFonts w:hint="eastAsia"/>
        </w:rPr>
      </w:pPr>
      <w:r w:rsidRPr="00066BEC">
        <w:t>41.</w:t>
      </w:r>
      <w:r w:rsidRPr="00066BEC">
        <w:tab/>
        <w:t xml:space="preserve">Dlugolecki, P.; Nymeijer, K.; Metz, S.; Wessling, M., Current status of ion exchange membranes for power generation from salinity gradients. </w:t>
      </w:r>
      <w:r w:rsidRPr="00066BEC">
        <w:rPr>
          <w:i/>
        </w:rPr>
        <w:t xml:space="preserve">Journal of Membrane Science </w:t>
      </w:r>
      <w:r w:rsidRPr="00066BEC">
        <w:rPr>
          <w:b/>
        </w:rPr>
        <w:t>2008,</w:t>
      </w:r>
      <w:r w:rsidRPr="00066BEC">
        <w:t xml:space="preserve"> </w:t>
      </w:r>
      <w:r w:rsidRPr="00066BEC">
        <w:rPr>
          <w:i/>
        </w:rPr>
        <w:t>319</w:t>
      </w:r>
      <w:r w:rsidRPr="00066BEC">
        <w:t>, (1-2), 214-222.</w:t>
      </w:r>
    </w:p>
    <w:p w14:paraId="3C04F35D" w14:textId="77777777" w:rsidR="00066BEC" w:rsidRPr="00066BEC" w:rsidRDefault="00066BEC" w:rsidP="00066BEC">
      <w:pPr>
        <w:pStyle w:val="EndNoteBibliography"/>
        <w:rPr>
          <w:rFonts w:hint="eastAsia"/>
        </w:rPr>
      </w:pPr>
      <w:r w:rsidRPr="00066BEC">
        <w:t>42.</w:t>
      </w:r>
      <w:r w:rsidRPr="00066BEC">
        <w:tab/>
        <w:t xml:space="preserve">Fan, C.; Chen, J.; Chen, Y.; Ji, J.; Teng, H. H., Relationship between solubility and solubility product: The roles of crystal sizes and crystallographic directions. </w:t>
      </w:r>
      <w:r w:rsidRPr="00066BEC">
        <w:rPr>
          <w:i/>
        </w:rPr>
        <w:t xml:space="preserve">Geochimica et Cosmochimica Acta </w:t>
      </w:r>
      <w:r w:rsidRPr="00066BEC">
        <w:rPr>
          <w:b/>
        </w:rPr>
        <w:t>2006,</w:t>
      </w:r>
      <w:r w:rsidRPr="00066BEC">
        <w:t xml:space="preserve"> </w:t>
      </w:r>
      <w:r w:rsidRPr="00066BEC">
        <w:rPr>
          <w:i/>
        </w:rPr>
        <w:t>70</w:t>
      </w:r>
      <w:r w:rsidRPr="00066BEC">
        <w:t>, (15), 3820-3829.</w:t>
      </w:r>
    </w:p>
    <w:p w14:paraId="0AE911C5" w14:textId="77777777" w:rsidR="00066BEC" w:rsidRPr="00066BEC" w:rsidRDefault="00066BEC" w:rsidP="00066BEC">
      <w:pPr>
        <w:pStyle w:val="EndNoteBibliography"/>
        <w:rPr>
          <w:rFonts w:hint="eastAsia"/>
        </w:rPr>
      </w:pPr>
      <w:r w:rsidRPr="00066BEC">
        <w:t>43.</w:t>
      </w:r>
      <w:r w:rsidRPr="00066BEC">
        <w:tab/>
        <w:t xml:space="preserve">Cao, X.; Harris, W., Carbonate and magnesium interactive effect on calcium phosphate precipitation. </w:t>
      </w:r>
      <w:r w:rsidRPr="00066BEC">
        <w:rPr>
          <w:i/>
        </w:rPr>
        <w:t xml:space="preserve">Environmental science &amp; technology </w:t>
      </w:r>
      <w:r w:rsidRPr="00066BEC">
        <w:rPr>
          <w:b/>
        </w:rPr>
        <w:t>2008,</w:t>
      </w:r>
      <w:r w:rsidRPr="00066BEC">
        <w:t xml:space="preserve"> </w:t>
      </w:r>
      <w:r w:rsidRPr="00066BEC">
        <w:rPr>
          <w:i/>
        </w:rPr>
        <w:t>42</w:t>
      </w:r>
      <w:r w:rsidRPr="00066BEC">
        <w:t>, (2), 436-442.</w:t>
      </w:r>
    </w:p>
    <w:p w14:paraId="0F10608B" w14:textId="77777777" w:rsidR="00066BEC" w:rsidRPr="00066BEC" w:rsidRDefault="00066BEC" w:rsidP="00066BEC">
      <w:pPr>
        <w:pStyle w:val="EndNoteBibliography"/>
        <w:rPr>
          <w:rFonts w:hint="eastAsia"/>
        </w:rPr>
      </w:pPr>
      <w:r w:rsidRPr="00066BEC">
        <w:t>44.</w:t>
      </w:r>
      <w:r w:rsidRPr="00066BEC">
        <w:tab/>
        <w:t xml:space="preserve">Strathmann, H., </w:t>
      </w:r>
      <w:r w:rsidRPr="00066BEC">
        <w:rPr>
          <w:i/>
        </w:rPr>
        <w:t>Ion-exchange membrane separation processes</w:t>
      </w:r>
      <w:r w:rsidRPr="00066BEC">
        <w:t>. Elsevier: 2004; Vol. 9.</w:t>
      </w:r>
    </w:p>
    <w:p w14:paraId="34EB3F12" w14:textId="77777777" w:rsidR="00066BEC" w:rsidRPr="00066BEC" w:rsidRDefault="00066BEC" w:rsidP="00066BEC">
      <w:pPr>
        <w:pStyle w:val="EndNoteBibliography"/>
        <w:rPr>
          <w:rFonts w:hint="eastAsia"/>
        </w:rPr>
      </w:pPr>
      <w:r w:rsidRPr="00066BEC">
        <w:t>45.</w:t>
      </w:r>
      <w:r w:rsidRPr="00066BEC">
        <w:tab/>
        <w:t xml:space="preserve">Luo, Y.; Liu, Y.; Shen, J.; Van der Bruggen, B., Application of Bipolar Membrane Electrodialysis in Environmental Protection and Resource Recovery: A Review. </w:t>
      </w:r>
      <w:r w:rsidRPr="00066BEC">
        <w:rPr>
          <w:i/>
        </w:rPr>
        <w:t xml:space="preserve">Membranes (Basel) </w:t>
      </w:r>
      <w:r w:rsidRPr="00066BEC">
        <w:rPr>
          <w:b/>
        </w:rPr>
        <w:t>2022,</w:t>
      </w:r>
      <w:r w:rsidRPr="00066BEC">
        <w:t xml:space="preserve"> </w:t>
      </w:r>
      <w:r w:rsidRPr="00066BEC">
        <w:rPr>
          <w:i/>
        </w:rPr>
        <w:t>12</w:t>
      </w:r>
      <w:r w:rsidRPr="00066BEC">
        <w:t>, (9).</w:t>
      </w:r>
    </w:p>
    <w:p w14:paraId="6DB77EC1" w14:textId="77777777" w:rsidR="00066BEC" w:rsidRPr="00066BEC" w:rsidRDefault="00066BEC" w:rsidP="00066BEC">
      <w:pPr>
        <w:pStyle w:val="EndNoteBibliography"/>
        <w:rPr>
          <w:rFonts w:hint="eastAsia"/>
        </w:rPr>
      </w:pPr>
      <w:r w:rsidRPr="00066BEC">
        <w:t>46.</w:t>
      </w:r>
      <w:r w:rsidRPr="00066BEC">
        <w:tab/>
        <w:t xml:space="preserve">Wang, X.; Li, K.; Qin, X.; Li, M.; Liu, Y.; An, Y.; Yang, W.; Chen, M.; Ouyang, J.; Gong, J., Research on Mesoscale Nucleation and Growth Processes in Solution Crystallization: A Review. </w:t>
      </w:r>
      <w:r w:rsidRPr="00066BEC">
        <w:rPr>
          <w:i/>
        </w:rPr>
        <w:t xml:space="preserve">Crystals </w:t>
      </w:r>
      <w:r w:rsidRPr="00066BEC">
        <w:rPr>
          <w:b/>
        </w:rPr>
        <w:t>2022,</w:t>
      </w:r>
      <w:r w:rsidRPr="00066BEC">
        <w:t xml:space="preserve"> </w:t>
      </w:r>
      <w:r w:rsidRPr="00066BEC">
        <w:rPr>
          <w:i/>
        </w:rPr>
        <w:t>12</w:t>
      </w:r>
      <w:r w:rsidRPr="00066BEC">
        <w:t>, (9).</w:t>
      </w:r>
    </w:p>
    <w:p w14:paraId="4F403885" w14:textId="77777777" w:rsidR="00066BEC" w:rsidRPr="00066BEC" w:rsidRDefault="00066BEC" w:rsidP="00066BEC">
      <w:pPr>
        <w:pStyle w:val="EndNoteBibliography"/>
        <w:rPr>
          <w:rFonts w:hint="eastAsia"/>
        </w:rPr>
      </w:pPr>
      <w:r w:rsidRPr="00066BEC">
        <w:t>47.</w:t>
      </w:r>
      <w:r w:rsidRPr="00066BEC">
        <w:tab/>
        <w:t xml:space="preserve">Shaposhnik, V.; Zubets, N.; Strygina, I.; Mill, B., High demineralization of drinking water by electrodialysis without scaling on the membranes. </w:t>
      </w:r>
      <w:r w:rsidRPr="00066BEC">
        <w:rPr>
          <w:i/>
        </w:rPr>
        <w:t xml:space="preserve">Desalination </w:t>
      </w:r>
      <w:r w:rsidRPr="00066BEC">
        <w:rPr>
          <w:b/>
        </w:rPr>
        <w:t>2002,</w:t>
      </w:r>
      <w:r w:rsidRPr="00066BEC">
        <w:t xml:space="preserve"> </w:t>
      </w:r>
      <w:r w:rsidRPr="00066BEC">
        <w:rPr>
          <w:i/>
        </w:rPr>
        <w:t>145</w:t>
      </w:r>
      <w:r w:rsidRPr="00066BEC">
        <w:t>, (1-3), 329-332.</w:t>
      </w:r>
    </w:p>
    <w:p w14:paraId="5DD1E5C8" w14:textId="77777777" w:rsidR="00066BEC" w:rsidRPr="00066BEC" w:rsidRDefault="00066BEC" w:rsidP="00066BEC">
      <w:pPr>
        <w:pStyle w:val="EndNoteBibliography"/>
        <w:rPr>
          <w:rFonts w:hint="eastAsia"/>
        </w:rPr>
      </w:pPr>
      <w:r w:rsidRPr="00066BEC">
        <w:t>48.</w:t>
      </w:r>
      <w:r w:rsidRPr="00066BEC">
        <w:tab/>
        <w:t xml:space="preserve">Belashova, E.; Mikhaylin, S.; Pismenskaya, N.; Nikonenko, V.; Bazinet, L., Impact of cation-exchange membrane scaling nature on the electrochemical characteristics of membrane system. </w:t>
      </w:r>
      <w:r w:rsidRPr="00066BEC">
        <w:rPr>
          <w:i/>
        </w:rPr>
        <w:t xml:space="preserve">Separation and Purification Technology </w:t>
      </w:r>
      <w:r w:rsidRPr="00066BEC">
        <w:rPr>
          <w:b/>
        </w:rPr>
        <w:t>2017,</w:t>
      </w:r>
      <w:r w:rsidRPr="00066BEC">
        <w:t xml:space="preserve"> </w:t>
      </w:r>
      <w:r w:rsidRPr="00066BEC">
        <w:rPr>
          <w:i/>
        </w:rPr>
        <w:t>189</w:t>
      </w:r>
      <w:r w:rsidRPr="00066BEC">
        <w:t>, 441-448.</w:t>
      </w:r>
    </w:p>
    <w:p w14:paraId="4CE4787B" w14:textId="77777777" w:rsidR="00066BEC" w:rsidRPr="00066BEC" w:rsidRDefault="00066BEC" w:rsidP="00066BEC">
      <w:pPr>
        <w:pStyle w:val="EndNoteBibliography"/>
        <w:rPr>
          <w:rFonts w:hint="eastAsia"/>
        </w:rPr>
      </w:pPr>
      <w:r w:rsidRPr="00066BEC">
        <w:t>49.</w:t>
      </w:r>
      <w:r w:rsidRPr="00066BEC">
        <w:tab/>
        <w:t xml:space="preserve">Lorrain, Y.; Pourcelly, G.; Gavach, C., Influence of cations on the proton leakage through anion-exchange membranes. </w:t>
      </w:r>
      <w:r w:rsidRPr="00066BEC">
        <w:rPr>
          <w:i/>
        </w:rPr>
        <w:t xml:space="preserve">Journal of membrane science </w:t>
      </w:r>
      <w:r w:rsidRPr="00066BEC">
        <w:rPr>
          <w:b/>
        </w:rPr>
        <w:t>1996,</w:t>
      </w:r>
      <w:r w:rsidRPr="00066BEC">
        <w:t xml:space="preserve"> </w:t>
      </w:r>
      <w:r w:rsidRPr="00066BEC">
        <w:rPr>
          <w:i/>
        </w:rPr>
        <w:t>110</w:t>
      </w:r>
      <w:r w:rsidRPr="00066BEC">
        <w:t>, (2), 181-190.</w:t>
      </w:r>
    </w:p>
    <w:p w14:paraId="2C7919C0" w14:textId="77777777" w:rsidR="00066BEC" w:rsidRPr="00066BEC" w:rsidRDefault="00066BEC" w:rsidP="00066BEC">
      <w:pPr>
        <w:pStyle w:val="EndNoteBibliography"/>
        <w:rPr>
          <w:rFonts w:hint="eastAsia"/>
        </w:rPr>
      </w:pPr>
      <w:r w:rsidRPr="00066BEC">
        <w:t>50.</w:t>
      </w:r>
      <w:r w:rsidRPr="00066BEC">
        <w:tab/>
        <w:t xml:space="preserve">Agmon, N., Mechanism of hydroxide mobility. </w:t>
      </w:r>
      <w:r w:rsidRPr="00066BEC">
        <w:rPr>
          <w:i/>
        </w:rPr>
        <w:t xml:space="preserve">Chemical Physics Letters </w:t>
      </w:r>
      <w:r w:rsidRPr="00066BEC">
        <w:rPr>
          <w:b/>
        </w:rPr>
        <w:t>2000,</w:t>
      </w:r>
      <w:r w:rsidRPr="00066BEC">
        <w:t xml:space="preserve"> </w:t>
      </w:r>
      <w:r w:rsidRPr="00066BEC">
        <w:rPr>
          <w:i/>
        </w:rPr>
        <w:t>319</w:t>
      </w:r>
      <w:r w:rsidRPr="00066BEC">
        <w:t>, (3-4), 247-252.</w:t>
      </w:r>
    </w:p>
    <w:p w14:paraId="643154BF" w14:textId="77777777" w:rsidR="00066BEC" w:rsidRPr="00066BEC" w:rsidRDefault="00066BEC" w:rsidP="00066BEC">
      <w:pPr>
        <w:pStyle w:val="EndNoteBibliography"/>
        <w:rPr>
          <w:rFonts w:hint="eastAsia"/>
        </w:rPr>
      </w:pPr>
      <w:r w:rsidRPr="00066BEC">
        <w:t>51.</w:t>
      </w:r>
      <w:r w:rsidRPr="00066BEC">
        <w:tab/>
        <w:t xml:space="preserve">Gou, M.; Zhao, Y.; Li, B.; Li, Y.; Li, Z.; Wang, M., Scaling behavior of cation exchange membrane induced by Ca2+ during the electrodialysis for enriching lithium-containing solutions. </w:t>
      </w:r>
      <w:r w:rsidRPr="00066BEC">
        <w:rPr>
          <w:i/>
        </w:rPr>
        <w:t xml:space="preserve">Journal of Membrane Science </w:t>
      </w:r>
      <w:r w:rsidRPr="00066BEC">
        <w:rPr>
          <w:b/>
        </w:rPr>
        <w:t>2025,</w:t>
      </w:r>
      <w:r w:rsidRPr="00066BEC">
        <w:t xml:space="preserve"> </w:t>
      </w:r>
      <w:r w:rsidRPr="00066BEC">
        <w:rPr>
          <w:i/>
        </w:rPr>
        <w:t>713</w:t>
      </w:r>
      <w:r w:rsidRPr="00066BEC">
        <w:t>.</w:t>
      </w:r>
    </w:p>
    <w:p w14:paraId="51A29FEF" w14:textId="77777777" w:rsidR="00066BEC" w:rsidRPr="00066BEC" w:rsidRDefault="00066BEC" w:rsidP="00066BEC">
      <w:pPr>
        <w:pStyle w:val="EndNoteBibliography"/>
        <w:rPr>
          <w:rFonts w:hint="eastAsia"/>
        </w:rPr>
      </w:pPr>
      <w:r w:rsidRPr="00066BEC">
        <w:t>52.</w:t>
      </w:r>
      <w:r w:rsidRPr="00066BEC">
        <w:tab/>
        <w:t xml:space="preserve">Dufton, G.; Mikhaylin, S.; Gaaloul, S.; Bazinet, L., How electrodialysis configuration influences acid whey deacidification and membrane scaling. </w:t>
      </w:r>
      <w:r w:rsidRPr="00066BEC">
        <w:rPr>
          <w:i/>
        </w:rPr>
        <w:t xml:space="preserve">J Dairy Sci </w:t>
      </w:r>
      <w:r w:rsidRPr="00066BEC">
        <w:rPr>
          <w:b/>
        </w:rPr>
        <w:t>2018,</w:t>
      </w:r>
      <w:r w:rsidRPr="00066BEC">
        <w:t xml:space="preserve"> </w:t>
      </w:r>
      <w:r w:rsidRPr="00066BEC">
        <w:rPr>
          <w:i/>
        </w:rPr>
        <w:t>101</w:t>
      </w:r>
      <w:r w:rsidRPr="00066BEC">
        <w:t>, (9), 7833-7850.</w:t>
      </w:r>
    </w:p>
    <w:p w14:paraId="4A366CE0" w14:textId="77777777" w:rsidR="00066BEC" w:rsidRPr="00066BEC" w:rsidRDefault="00066BEC" w:rsidP="00066BEC">
      <w:pPr>
        <w:pStyle w:val="EndNoteBibliography"/>
        <w:rPr>
          <w:rFonts w:hint="eastAsia"/>
        </w:rPr>
      </w:pPr>
      <w:r w:rsidRPr="00066BEC">
        <w:t>53.</w:t>
      </w:r>
      <w:r w:rsidRPr="00066BEC">
        <w:tab/>
        <w:t xml:space="preserve">Merino-Garcia, I.; Velizarov, S., New insights into the definition of membrane cleaning strategies to diminish the fouling impact in ion exchange membrane separation processes. </w:t>
      </w:r>
      <w:r w:rsidRPr="00066BEC">
        <w:rPr>
          <w:i/>
        </w:rPr>
        <w:t xml:space="preserve">Separation and Purification Technology </w:t>
      </w:r>
      <w:r w:rsidRPr="00066BEC">
        <w:rPr>
          <w:b/>
        </w:rPr>
        <w:t>2021,</w:t>
      </w:r>
      <w:r w:rsidRPr="00066BEC">
        <w:t xml:space="preserve"> </w:t>
      </w:r>
      <w:r w:rsidRPr="00066BEC">
        <w:rPr>
          <w:i/>
        </w:rPr>
        <w:t>277</w:t>
      </w:r>
      <w:r w:rsidRPr="00066BEC">
        <w:t>.</w:t>
      </w:r>
    </w:p>
    <w:p w14:paraId="6AE9A090" w14:textId="77777777" w:rsidR="00066BEC" w:rsidRPr="00066BEC" w:rsidRDefault="00066BEC" w:rsidP="00066BEC">
      <w:pPr>
        <w:pStyle w:val="EndNoteBibliography"/>
        <w:rPr>
          <w:rFonts w:hint="eastAsia"/>
        </w:rPr>
      </w:pPr>
      <w:r w:rsidRPr="00066BEC">
        <w:lastRenderedPageBreak/>
        <w:t>54.</w:t>
      </w:r>
      <w:r w:rsidRPr="00066BEC">
        <w:tab/>
        <w:t xml:space="preserve">Barros, K. S.; Martí-Calatayud, M. C.; Pérez-Herranz, V.; Espinosa, D. C. R., A three-stage chemical cleaning of ion-exchange membranes used in the treatment by electrodialysis of wastewaters generated in brass electroplating industries. </w:t>
      </w:r>
      <w:r w:rsidRPr="00066BEC">
        <w:rPr>
          <w:i/>
        </w:rPr>
        <w:t xml:space="preserve">Desalination </w:t>
      </w:r>
      <w:r w:rsidRPr="00066BEC">
        <w:rPr>
          <w:b/>
        </w:rPr>
        <w:t>2020,</w:t>
      </w:r>
      <w:r w:rsidRPr="00066BEC">
        <w:t xml:space="preserve"> </w:t>
      </w:r>
      <w:r w:rsidRPr="00066BEC">
        <w:rPr>
          <w:i/>
        </w:rPr>
        <w:t>492</w:t>
      </w:r>
      <w:r w:rsidRPr="00066BEC">
        <w:t>.</w:t>
      </w:r>
    </w:p>
    <w:p w14:paraId="31C3A3E1" w14:textId="7D08774F"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15"/>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86527B" w14:textId="77777777" w:rsidR="001B0F1D" w:rsidRDefault="001B0F1D" w:rsidP="00DB10AF">
      <w:pPr>
        <w:rPr>
          <w:rFonts w:hint="eastAsia"/>
        </w:rPr>
      </w:pPr>
      <w:r>
        <w:separator/>
      </w:r>
    </w:p>
  </w:endnote>
  <w:endnote w:type="continuationSeparator" w:id="0">
    <w:p w14:paraId="78D099AD" w14:textId="77777777" w:rsidR="001B0F1D" w:rsidRDefault="001B0F1D" w:rsidP="00DB10AF">
      <w:pPr>
        <w:rPr>
          <w:rFonts w:hint="eastAsia"/>
        </w:rPr>
      </w:pPr>
      <w:r>
        <w:continuationSeparator/>
      </w:r>
    </w:p>
  </w:endnote>
  <w:endnote w:type="continuationNotice" w:id="1">
    <w:p w14:paraId="4285A566" w14:textId="77777777" w:rsidR="001B0F1D" w:rsidRDefault="001B0F1D">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2208A7" w14:textId="77777777" w:rsidR="001B0F1D" w:rsidRDefault="001B0F1D" w:rsidP="00DB10AF">
      <w:pPr>
        <w:rPr>
          <w:rFonts w:hint="eastAsia"/>
        </w:rPr>
      </w:pPr>
      <w:r>
        <w:separator/>
      </w:r>
    </w:p>
  </w:footnote>
  <w:footnote w:type="continuationSeparator" w:id="0">
    <w:p w14:paraId="456D66D2" w14:textId="77777777" w:rsidR="001B0F1D" w:rsidRDefault="001B0F1D" w:rsidP="00DB10AF">
      <w:pPr>
        <w:rPr>
          <w:rFonts w:hint="eastAsia"/>
        </w:rPr>
      </w:pPr>
      <w:r>
        <w:continuationSeparator/>
      </w:r>
    </w:p>
  </w:footnote>
  <w:footnote w:type="continuationNotice" w:id="1">
    <w:p w14:paraId="6E8DAF0A" w14:textId="77777777" w:rsidR="001B0F1D" w:rsidRDefault="001B0F1D">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7&lt;/item&gt;&lt;item&gt;318&lt;/item&gt;&lt;item&gt;319&lt;/item&gt;&lt;item&gt;320&lt;/item&gt;&lt;item&gt;321&lt;/item&gt;&lt;item&gt;322&lt;/item&gt;&lt;/record-ids&gt;&lt;/item&gt;&lt;/Libraries&gt;"/>
  </w:docVars>
  <w:rsids>
    <w:rsidRoot w:val="0070229D"/>
    <w:rsid w:val="00000C98"/>
    <w:rsid w:val="000026A9"/>
    <w:rsid w:val="000031DC"/>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BE9"/>
    <w:rsid w:val="00012375"/>
    <w:rsid w:val="000124E4"/>
    <w:rsid w:val="0001306A"/>
    <w:rsid w:val="00013173"/>
    <w:rsid w:val="00013230"/>
    <w:rsid w:val="000136F9"/>
    <w:rsid w:val="00014242"/>
    <w:rsid w:val="000149BD"/>
    <w:rsid w:val="00015430"/>
    <w:rsid w:val="0001543F"/>
    <w:rsid w:val="0001561E"/>
    <w:rsid w:val="00016239"/>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C9D"/>
    <w:rsid w:val="00044DE9"/>
    <w:rsid w:val="000452F5"/>
    <w:rsid w:val="000454FE"/>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6BEC"/>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715"/>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AC9"/>
    <w:rsid w:val="00093C0D"/>
    <w:rsid w:val="00094917"/>
    <w:rsid w:val="00094E48"/>
    <w:rsid w:val="000955F1"/>
    <w:rsid w:val="00095615"/>
    <w:rsid w:val="00095630"/>
    <w:rsid w:val="00095FEA"/>
    <w:rsid w:val="00096677"/>
    <w:rsid w:val="0009714F"/>
    <w:rsid w:val="000A00F5"/>
    <w:rsid w:val="000A0AFF"/>
    <w:rsid w:val="000A0C08"/>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B4AC0"/>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968"/>
    <w:rsid w:val="000D0DF7"/>
    <w:rsid w:val="000D1845"/>
    <w:rsid w:val="000D1C81"/>
    <w:rsid w:val="000D3590"/>
    <w:rsid w:val="000D62F9"/>
    <w:rsid w:val="000D663D"/>
    <w:rsid w:val="000D6B7E"/>
    <w:rsid w:val="000D6C99"/>
    <w:rsid w:val="000D74CC"/>
    <w:rsid w:val="000D7C89"/>
    <w:rsid w:val="000D7EA8"/>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0F1D"/>
    <w:rsid w:val="001B1100"/>
    <w:rsid w:val="001B15B9"/>
    <w:rsid w:val="001B162E"/>
    <w:rsid w:val="001B1EF3"/>
    <w:rsid w:val="001B2AC2"/>
    <w:rsid w:val="001B3F8A"/>
    <w:rsid w:val="001B41AE"/>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2510"/>
    <w:rsid w:val="0021316F"/>
    <w:rsid w:val="002132E1"/>
    <w:rsid w:val="00213C1D"/>
    <w:rsid w:val="00214157"/>
    <w:rsid w:val="00214236"/>
    <w:rsid w:val="00215244"/>
    <w:rsid w:val="00215B8E"/>
    <w:rsid w:val="00215E54"/>
    <w:rsid w:val="0021678C"/>
    <w:rsid w:val="00216AD9"/>
    <w:rsid w:val="002177FB"/>
    <w:rsid w:val="00217AFD"/>
    <w:rsid w:val="00220E1A"/>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CFB"/>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177"/>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DEB"/>
    <w:rsid w:val="0027694E"/>
    <w:rsid w:val="0027698D"/>
    <w:rsid w:val="00277086"/>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972CA"/>
    <w:rsid w:val="002A0745"/>
    <w:rsid w:val="002A0BB8"/>
    <w:rsid w:val="002A1250"/>
    <w:rsid w:val="002A22CB"/>
    <w:rsid w:val="002A240E"/>
    <w:rsid w:val="002A2DFC"/>
    <w:rsid w:val="002A42A9"/>
    <w:rsid w:val="002A5724"/>
    <w:rsid w:val="002A6974"/>
    <w:rsid w:val="002A7289"/>
    <w:rsid w:val="002A75D4"/>
    <w:rsid w:val="002A7609"/>
    <w:rsid w:val="002A7744"/>
    <w:rsid w:val="002B0BE3"/>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3693"/>
    <w:rsid w:val="003140D3"/>
    <w:rsid w:val="00315932"/>
    <w:rsid w:val="003165EE"/>
    <w:rsid w:val="00316BF5"/>
    <w:rsid w:val="00317054"/>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3975"/>
    <w:rsid w:val="00333ED7"/>
    <w:rsid w:val="003350F2"/>
    <w:rsid w:val="003352BC"/>
    <w:rsid w:val="00335F73"/>
    <w:rsid w:val="0033636D"/>
    <w:rsid w:val="0033652D"/>
    <w:rsid w:val="00336EFB"/>
    <w:rsid w:val="00337114"/>
    <w:rsid w:val="003371F6"/>
    <w:rsid w:val="00337A1E"/>
    <w:rsid w:val="0034191F"/>
    <w:rsid w:val="00341957"/>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0D5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4421"/>
    <w:rsid w:val="003A51C5"/>
    <w:rsid w:val="003A608F"/>
    <w:rsid w:val="003A6205"/>
    <w:rsid w:val="003A654C"/>
    <w:rsid w:val="003A7494"/>
    <w:rsid w:val="003A7748"/>
    <w:rsid w:val="003B0E45"/>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381C"/>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1776"/>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4120"/>
    <w:rsid w:val="00465120"/>
    <w:rsid w:val="00465797"/>
    <w:rsid w:val="00465855"/>
    <w:rsid w:val="00465DC2"/>
    <w:rsid w:val="004662C0"/>
    <w:rsid w:val="00467027"/>
    <w:rsid w:val="004672D6"/>
    <w:rsid w:val="004675B3"/>
    <w:rsid w:val="00467641"/>
    <w:rsid w:val="004702C6"/>
    <w:rsid w:val="00470863"/>
    <w:rsid w:val="004708F9"/>
    <w:rsid w:val="0047124B"/>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7C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974E7"/>
    <w:rsid w:val="004A0062"/>
    <w:rsid w:val="004A0343"/>
    <w:rsid w:val="004A0AF8"/>
    <w:rsid w:val="004A0BD2"/>
    <w:rsid w:val="004A14BB"/>
    <w:rsid w:val="004A1571"/>
    <w:rsid w:val="004A1A36"/>
    <w:rsid w:val="004A31C4"/>
    <w:rsid w:val="004A31F9"/>
    <w:rsid w:val="004A39B4"/>
    <w:rsid w:val="004A3AFA"/>
    <w:rsid w:val="004A4019"/>
    <w:rsid w:val="004A5037"/>
    <w:rsid w:val="004A66AE"/>
    <w:rsid w:val="004A6954"/>
    <w:rsid w:val="004A6A66"/>
    <w:rsid w:val="004A6E89"/>
    <w:rsid w:val="004A7081"/>
    <w:rsid w:val="004A78DF"/>
    <w:rsid w:val="004A7F10"/>
    <w:rsid w:val="004B0C51"/>
    <w:rsid w:val="004B154B"/>
    <w:rsid w:val="004B1A53"/>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3FD3"/>
    <w:rsid w:val="004C40DA"/>
    <w:rsid w:val="004C4299"/>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8CA"/>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44C2"/>
    <w:rsid w:val="004F5689"/>
    <w:rsid w:val="004F573F"/>
    <w:rsid w:val="004F5DB5"/>
    <w:rsid w:val="004F6353"/>
    <w:rsid w:val="004F6362"/>
    <w:rsid w:val="004F6F82"/>
    <w:rsid w:val="004F7790"/>
    <w:rsid w:val="004F7EF2"/>
    <w:rsid w:val="005007C8"/>
    <w:rsid w:val="00500E18"/>
    <w:rsid w:val="005019F2"/>
    <w:rsid w:val="0050205C"/>
    <w:rsid w:val="005029B1"/>
    <w:rsid w:val="00502C20"/>
    <w:rsid w:val="0050416B"/>
    <w:rsid w:val="00504765"/>
    <w:rsid w:val="00504901"/>
    <w:rsid w:val="00504960"/>
    <w:rsid w:val="00505180"/>
    <w:rsid w:val="00506515"/>
    <w:rsid w:val="005065FE"/>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A77"/>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EFD"/>
    <w:rsid w:val="0056295F"/>
    <w:rsid w:val="00562C02"/>
    <w:rsid w:val="0056443E"/>
    <w:rsid w:val="005657E1"/>
    <w:rsid w:val="00567539"/>
    <w:rsid w:val="00567AF4"/>
    <w:rsid w:val="00567AF6"/>
    <w:rsid w:val="0057036B"/>
    <w:rsid w:val="0057056A"/>
    <w:rsid w:val="00570883"/>
    <w:rsid w:val="005708A9"/>
    <w:rsid w:val="00570C63"/>
    <w:rsid w:val="005712F5"/>
    <w:rsid w:val="00571446"/>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58A8"/>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86"/>
    <w:rsid w:val="005C6E4F"/>
    <w:rsid w:val="005C7DF5"/>
    <w:rsid w:val="005C7F6C"/>
    <w:rsid w:val="005D04CE"/>
    <w:rsid w:val="005D06E4"/>
    <w:rsid w:val="005D10C1"/>
    <w:rsid w:val="005D1D6C"/>
    <w:rsid w:val="005D1F41"/>
    <w:rsid w:val="005D2FC3"/>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639"/>
    <w:rsid w:val="005F0CF8"/>
    <w:rsid w:val="005F28AE"/>
    <w:rsid w:val="005F31C2"/>
    <w:rsid w:val="005F3A7C"/>
    <w:rsid w:val="005F3C77"/>
    <w:rsid w:val="005F68F3"/>
    <w:rsid w:val="005F69ED"/>
    <w:rsid w:val="005F6D26"/>
    <w:rsid w:val="005F78D8"/>
    <w:rsid w:val="005F7D1B"/>
    <w:rsid w:val="005F7DCD"/>
    <w:rsid w:val="00600522"/>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0A2"/>
    <w:rsid w:val="0062782E"/>
    <w:rsid w:val="006303DC"/>
    <w:rsid w:val="00630436"/>
    <w:rsid w:val="00630A20"/>
    <w:rsid w:val="00630C54"/>
    <w:rsid w:val="00630FD7"/>
    <w:rsid w:val="006310CD"/>
    <w:rsid w:val="00631331"/>
    <w:rsid w:val="006314DF"/>
    <w:rsid w:val="00631C04"/>
    <w:rsid w:val="00631EE2"/>
    <w:rsid w:val="00631F06"/>
    <w:rsid w:val="0063242F"/>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670"/>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2DB"/>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A5F"/>
    <w:rsid w:val="006B3BEE"/>
    <w:rsid w:val="006B3D35"/>
    <w:rsid w:val="006B443D"/>
    <w:rsid w:val="006B4CFC"/>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AC6"/>
    <w:rsid w:val="006D5C3E"/>
    <w:rsid w:val="006D6186"/>
    <w:rsid w:val="006D6747"/>
    <w:rsid w:val="006D7B08"/>
    <w:rsid w:val="006E065B"/>
    <w:rsid w:val="006E06B4"/>
    <w:rsid w:val="006E0E3D"/>
    <w:rsid w:val="006E0F98"/>
    <w:rsid w:val="006E20C3"/>
    <w:rsid w:val="006E22A5"/>
    <w:rsid w:val="006E24DA"/>
    <w:rsid w:val="006E291E"/>
    <w:rsid w:val="006E320A"/>
    <w:rsid w:val="006E3372"/>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023"/>
    <w:rsid w:val="006F5BB7"/>
    <w:rsid w:val="006F637C"/>
    <w:rsid w:val="006F6CAE"/>
    <w:rsid w:val="006F7621"/>
    <w:rsid w:val="006F7626"/>
    <w:rsid w:val="006F7DCA"/>
    <w:rsid w:val="00700150"/>
    <w:rsid w:val="00700B9E"/>
    <w:rsid w:val="00700C6E"/>
    <w:rsid w:val="00700FF5"/>
    <w:rsid w:val="0070229D"/>
    <w:rsid w:val="00702603"/>
    <w:rsid w:val="00702F95"/>
    <w:rsid w:val="00702F99"/>
    <w:rsid w:val="007031B3"/>
    <w:rsid w:val="007040A6"/>
    <w:rsid w:val="00704ADF"/>
    <w:rsid w:val="00705973"/>
    <w:rsid w:val="00705ACC"/>
    <w:rsid w:val="00705D5B"/>
    <w:rsid w:val="00706771"/>
    <w:rsid w:val="00706806"/>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6DD"/>
    <w:rsid w:val="00722AC1"/>
    <w:rsid w:val="00722CDF"/>
    <w:rsid w:val="007230E5"/>
    <w:rsid w:val="00723282"/>
    <w:rsid w:val="0072359C"/>
    <w:rsid w:val="00723AB5"/>
    <w:rsid w:val="007242D0"/>
    <w:rsid w:val="00724C6C"/>
    <w:rsid w:val="00725370"/>
    <w:rsid w:val="0072541C"/>
    <w:rsid w:val="0072581A"/>
    <w:rsid w:val="007260EE"/>
    <w:rsid w:val="00726639"/>
    <w:rsid w:val="007267D7"/>
    <w:rsid w:val="00726805"/>
    <w:rsid w:val="00727756"/>
    <w:rsid w:val="00727927"/>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F39"/>
    <w:rsid w:val="0074439A"/>
    <w:rsid w:val="0074543B"/>
    <w:rsid w:val="0074597E"/>
    <w:rsid w:val="007462B4"/>
    <w:rsid w:val="00746A6B"/>
    <w:rsid w:val="007470D6"/>
    <w:rsid w:val="00747CF6"/>
    <w:rsid w:val="00750C72"/>
    <w:rsid w:val="00750EA1"/>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67681"/>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133"/>
    <w:rsid w:val="00797396"/>
    <w:rsid w:val="007A083C"/>
    <w:rsid w:val="007A1926"/>
    <w:rsid w:val="007A1A93"/>
    <w:rsid w:val="007A200F"/>
    <w:rsid w:val="007A2B57"/>
    <w:rsid w:val="007A2DA0"/>
    <w:rsid w:val="007A335C"/>
    <w:rsid w:val="007A35CB"/>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615"/>
    <w:rsid w:val="007C4F1C"/>
    <w:rsid w:val="007C5C28"/>
    <w:rsid w:val="007C61CB"/>
    <w:rsid w:val="007C6D68"/>
    <w:rsid w:val="007C6F8C"/>
    <w:rsid w:val="007D01BC"/>
    <w:rsid w:val="007D0CE0"/>
    <w:rsid w:val="007D12F9"/>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6227"/>
    <w:rsid w:val="007E6242"/>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42B3"/>
    <w:rsid w:val="0084436B"/>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9F7"/>
    <w:rsid w:val="00894F9F"/>
    <w:rsid w:val="00896A09"/>
    <w:rsid w:val="00896B60"/>
    <w:rsid w:val="00896C86"/>
    <w:rsid w:val="00896D01"/>
    <w:rsid w:val="008975A0"/>
    <w:rsid w:val="0089760B"/>
    <w:rsid w:val="008977E3"/>
    <w:rsid w:val="00897E35"/>
    <w:rsid w:val="008A0491"/>
    <w:rsid w:val="008A0C94"/>
    <w:rsid w:val="008A1027"/>
    <w:rsid w:val="008A1E90"/>
    <w:rsid w:val="008A2337"/>
    <w:rsid w:val="008A23EC"/>
    <w:rsid w:val="008A2445"/>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347"/>
    <w:rsid w:val="008C7B1A"/>
    <w:rsid w:val="008D0A6C"/>
    <w:rsid w:val="008D2836"/>
    <w:rsid w:val="008D32F1"/>
    <w:rsid w:val="008D3D83"/>
    <w:rsid w:val="008D5FC0"/>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AB0"/>
    <w:rsid w:val="008E7207"/>
    <w:rsid w:val="008F0EC2"/>
    <w:rsid w:val="008F1A05"/>
    <w:rsid w:val="008F1D03"/>
    <w:rsid w:val="008F2936"/>
    <w:rsid w:val="008F2D02"/>
    <w:rsid w:val="008F309C"/>
    <w:rsid w:val="008F4374"/>
    <w:rsid w:val="008F48C4"/>
    <w:rsid w:val="008F78AB"/>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4728"/>
    <w:rsid w:val="0092514B"/>
    <w:rsid w:val="0092690C"/>
    <w:rsid w:val="009272E2"/>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8BF"/>
    <w:rsid w:val="00941B25"/>
    <w:rsid w:val="0094208B"/>
    <w:rsid w:val="00942429"/>
    <w:rsid w:val="009427A7"/>
    <w:rsid w:val="00942A31"/>
    <w:rsid w:val="00942C81"/>
    <w:rsid w:val="00943673"/>
    <w:rsid w:val="00943CAA"/>
    <w:rsid w:val="0094401B"/>
    <w:rsid w:val="0094499D"/>
    <w:rsid w:val="00944B5E"/>
    <w:rsid w:val="00944C50"/>
    <w:rsid w:val="00945820"/>
    <w:rsid w:val="00946232"/>
    <w:rsid w:val="00946F97"/>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2FDC"/>
    <w:rsid w:val="009B3050"/>
    <w:rsid w:val="009B349D"/>
    <w:rsid w:val="009B42C1"/>
    <w:rsid w:val="009B54DB"/>
    <w:rsid w:val="009B59D8"/>
    <w:rsid w:val="009B63AE"/>
    <w:rsid w:val="009B6532"/>
    <w:rsid w:val="009B6705"/>
    <w:rsid w:val="009B6729"/>
    <w:rsid w:val="009B7A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5E6"/>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E6E"/>
    <w:rsid w:val="00A2533E"/>
    <w:rsid w:val="00A256A2"/>
    <w:rsid w:val="00A265CA"/>
    <w:rsid w:val="00A267E1"/>
    <w:rsid w:val="00A26B9E"/>
    <w:rsid w:val="00A26BCC"/>
    <w:rsid w:val="00A26CFC"/>
    <w:rsid w:val="00A26FCD"/>
    <w:rsid w:val="00A2741C"/>
    <w:rsid w:val="00A27E1B"/>
    <w:rsid w:val="00A30C3D"/>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297"/>
    <w:rsid w:val="00A42958"/>
    <w:rsid w:val="00A42DCA"/>
    <w:rsid w:val="00A42FA3"/>
    <w:rsid w:val="00A43335"/>
    <w:rsid w:val="00A43B2D"/>
    <w:rsid w:val="00A43E23"/>
    <w:rsid w:val="00A43E3B"/>
    <w:rsid w:val="00A44392"/>
    <w:rsid w:val="00A44ADD"/>
    <w:rsid w:val="00A45037"/>
    <w:rsid w:val="00A45199"/>
    <w:rsid w:val="00A4536C"/>
    <w:rsid w:val="00A455FC"/>
    <w:rsid w:val="00A45646"/>
    <w:rsid w:val="00A45BE0"/>
    <w:rsid w:val="00A465AE"/>
    <w:rsid w:val="00A477D0"/>
    <w:rsid w:val="00A50011"/>
    <w:rsid w:val="00A501AD"/>
    <w:rsid w:val="00A50658"/>
    <w:rsid w:val="00A50EA7"/>
    <w:rsid w:val="00A50EE1"/>
    <w:rsid w:val="00A51A1F"/>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0658"/>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C7D"/>
    <w:rsid w:val="00A9041A"/>
    <w:rsid w:val="00A909E7"/>
    <w:rsid w:val="00A91165"/>
    <w:rsid w:val="00A9167C"/>
    <w:rsid w:val="00A926CE"/>
    <w:rsid w:val="00A928FE"/>
    <w:rsid w:val="00A937DF"/>
    <w:rsid w:val="00A940F6"/>
    <w:rsid w:val="00A941FB"/>
    <w:rsid w:val="00A94DEB"/>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4E09"/>
    <w:rsid w:val="00AB56FC"/>
    <w:rsid w:val="00AB701F"/>
    <w:rsid w:val="00AB7934"/>
    <w:rsid w:val="00AB7B30"/>
    <w:rsid w:val="00AB7FA0"/>
    <w:rsid w:val="00AC06C7"/>
    <w:rsid w:val="00AC132D"/>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5406"/>
    <w:rsid w:val="00B25C4D"/>
    <w:rsid w:val="00B25CD8"/>
    <w:rsid w:val="00B261A1"/>
    <w:rsid w:val="00B27201"/>
    <w:rsid w:val="00B27599"/>
    <w:rsid w:val="00B278AA"/>
    <w:rsid w:val="00B3076A"/>
    <w:rsid w:val="00B30943"/>
    <w:rsid w:val="00B31AD6"/>
    <w:rsid w:val="00B3205A"/>
    <w:rsid w:val="00B32703"/>
    <w:rsid w:val="00B32EC9"/>
    <w:rsid w:val="00B34604"/>
    <w:rsid w:val="00B350C7"/>
    <w:rsid w:val="00B36372"/>
    <w:rsid w:val="00B36A8D"/>
    <w:rsid w:val="00B36F7F"/>
    <w:rsid w:val="00B36FF5"/>
    <w:rsid w:val="00B37743"/>
    <w:rsid w:val="00B37F21"/>
    <w:rsid w:val="00B37FD8"/>
    <w:rsid w:val="00B400F7"/>
    <w:rsid w:val="00B40E95"/>
    <w:rsid w:val="00B419DC"/>
    <w:rsid w:val="00B42099"/>
    <w:rsid w:val="00B4218C"/>
    <w:rsid w:val="00B42AB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2F9"/>
    <w:rsid w:val="00B63404"/>
    <w:rsid w:val="00B6491B"/>
    <w:rsid w:val="00B659F8"/>
    <w:rsid w:val="00B65E58"/>
    <w:rsid w:val="00B66318"/>
    <w:rsid w:val="00B6669F"/>
    <w:rsid w:val="00B667B7"/>
    <w:rsid w:val="00B67133"/>
    <w:rsid w:val="00B676E4"/>
    <w:rsid w:val="00B67B9E"/>
    <w:rsid w:val="00B70534"/>
    <w:rsid w:val="00B70D30"/>
    <w:rsid w:val="00B71AD4"/>
    <w:rsid w:val="00B72173"/>
    <w:rsid w:val="00B723D2"/>
    <w:rsid w:val="00B7252B"/>
    <w:rsid w:val="00B72772"/>
    <w:rsid w:val="00B72B40"/>
    <w:rsid w:val="00B72D4F"/>
    <w:rsid w:val="00B742D8"/>
    <w:rsid w:val="00B74694"/>
    <w:rsid w:val="00B74698"/>
    <w:rsid w:val="00B74941"/>
    <w:rsid w:val="00B7522F"/>
    <w:rsid w:val="00B757C7"/>
    <w:rsid w:val="00B7763C"/>
    <w:rsid w:val="00B77994"/>
    <w:rsid w:val="00B77ABC"/>
    <w:rsid w:val="00B801EE"/>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7EF"/>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C0737"/>
    <w:rsid w:val="00BC0B76"/>
    <w:rsid w:val="00BC1691"/>
    <w:rsid w:val="00BC1974"/>
    <w:rsid w:val="00BC2207"/>
    <w:rsid w:val="00BC3896"/>
    <w:rsid w:val="00BC431E"/>
    <w:rsid w:val="00BC47D0"/>
    <w:rsid w:val="00BC5FE8"/>
    <w:rsid w:val="00BC6F37"/>
    <w:rsid w:val="00BC7BE4"/>
    <w:rsid w:val="00BC7EFD"/>
    <w:rsid w:val="00BD0882"/>
    <w:rsid w:val="00BD1632"/>
    <w:rsid w:val="00BD21F4"/>
    <w:rsid w:val="00BD2384"/>
    <w:rsid w:val="00BD29A9"/>
    <w:rsid w:val="00BD3033"/>
    <w:rsid w:val="00BD3386"/>
    <w:rsid w:val="00BD3746"/>
    <w:rsid w:val="00BD3C01"/>
    <w:rsid w:val="00BD52D2"/>
    <w:rsid w:val="00BD562D"/>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E7D6C"/>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3E5"/>
    <w:rsid w:val="00C06567"/>
    <w:rsid w:val="00C0785A"/>
    <w:rsid w:val="00C07A8B"/>
    <w:rsid w:val="00C103F7"/>
    <w:rsid w:val="00C10A69"/>
    <w:rsid w:val="00C113CA"/>
    <w:rsid w:val="00C1217E"/>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14F2"/>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0B99"/>
    <w:rsid w:val="00C4137D"/>
    <w:rsid w:val="00C41FE2"/>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6467"/>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97C11"/>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BEA"/>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73D"/>
    <w:rsid w:val="00CE2CD3"/>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52E"/>
    <w:rsid w:val="00CF4817"/>
    <w:rsid w:val="00CF4D81"/>
    <w:rsid w:val="00CF56BF"/>
    <w:rsid w:val="00CF5CA2"/>
    <w:rsid w:val="00CF5E54"/>
    <w:rsid w:val="00CF6A22"/>
    <w:rsid w:val="00CF6C34"/>
    <w:rsid w:val="00CF6E75"/>
    <w:rsid w:val="00CF747D"/>
    <w:rsid w:val="00CF7EA7"/>
    <w:rsid w:val="00D001F1"/>
    <w:rsid w:val="00D0051C"/>
    <w:rsid w:val="00D00856"/>
    <w:rsid w:val="00D008B0"/>
    <w:rsid w:val="00D00C71"/>
    <w:rsid w:val="00D014EE"/>
    <w:rsid w:val="00D01A6D"/>
    <w:rsid w:val="00D0251E"/>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2024"/>
    <w:rsid w:val="00D321A5"/>
    <w:rsid w:val="00D3256D"/>
    <w:rsid w:val="00D32D17"/>
    <w:rsid w:val="00D32F4B"/>
    <w:rsid w:val="00D33B40"/>
    <w:rsid w:val="00D340EE"/>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AAE"/>
    <w:rsid w:val="00D55BE6"/>
    <w:rsid w:val="00D56098"/>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74F"/>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5DC9"/>
    <w:rsid w:val="00DA611A"/>
    <w:rsid w:val="00DA6EA4"/>
    <w:rsid w:val="00DA72D1"/>
    <w:rsid w:val="00DA7F64"/>
    <w:rsid w:val="00DB011D"/>
    <w:rsid w:val="00DB0715"/>
    <w:rsid w:val="00DB10AF"/>
    <w:rsid w:val="00DB2EB9"/>
    <w:rsid w:val="00DB3993"/>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B87"/>
    <w:rsid w:val="00DC1D1E"/>
    <w:rsid w:val="00DC4935"/>
    <w:rsid w:val="00DC4EE8"/>
    <w:rsid w:val="00DC5003"/>
    <w:rsid w:val="00DC5AAA"/>
    <w:rsid w:val="00DC5AF4"/>
    <w:rsid w:val="00DC5BD7"/>
    <w:rsid w:val="00DC6027"/>
    <w:rsid w:val="00DC7826"/>
    <w:rsid w:val="00DC786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4E98"/>
    <w:rsid w:val="00DD5705"/>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542"/>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376A7"/>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1509"/>
    <w:rsid w:val="00E71B8B"/>
    <w:rsid w:val="00E72083"/>
    <w:rsid w:val="00E72204"/>
    <w:rsid w:val="00E723B8"/>
    <w:rsid w:val="00E7321D"/>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BF1"/>
    <w:rsid w:val="00E95F36"/>
    <w:rsid w:val="00E96287"/>
    <w:rsid w:val="00E968D1"/>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32DA"/>
    <w:rsid w:val="00EE3630"/>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3E99"/>
    <w:rsid w:val="00EF46D7"/>
    <w:rsid w:val="00EF4C35"/>
    <w:rsid w:val="00EF58EB"/>
    <w:rsid w:val="00EF5F03"/>
    <w:rsid w:val="00EF61A8"/>
    <w:rsid w:val="00EF7AA6"/>
    <w:rsid w:val="00EF7B32"/>
    <w:rsid w:val="00EF7C38"/>
    <w:rsid w:val="00EF7EFE"/>
    <w:rsid w:val="00F002CC"/>
    <w:rsid w:val="00F01B45"/>
    <w:rsid w:val="00F0275C"/>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4F93"/>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2B4"/>
    <w:rsid w:val="00F30B7D"/>
    <w:rsid w:val="00F30C21"/>
    <w:rsid w:val="00F31245"/>
    <w:rsid w:val="00F347B3"/>
    <w:rsid w:val="00F3488D"/>
    <w:rsid w:val="00F35FB7"/>
    <w:rsid w:val="00F36684"/>
    <w:rsid w:val="00F374AE"/>
    <w:rsid w:val="00F37A2B"/>
    <w:rsid w:val="00F40A40"/>
    <w:rsid w:val="00F40AC8"/>
    <w:rsid w:val="00F40CCE"/>
    <w:rsid w:val="00F413AE"/>
    <w:rsid w:val="00F42189"/>
    <w:rsid w:val="00F421AB"/>
    <w:rsid w:val="00F42628"/>
    <w:rsid w:val="00F42B0F"/>
    <w:rsid w:val="00F42FA4"/>
    <w:rsid w:val="00F432E7"/>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66F"/>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2FE5"/>
    <w:rsid w:val="00FD34C2"/>
    <w:rsid w:val="00FD4640"/>
    <w:rsid w:val="00FD5952"/>
    <w:rsid w:val="00FD6864"/>
    <w:rsid w:val="00FD73EE"/>
    <w:rsid w:val="00FD762B"/>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274</TotalTime>
  <Pages>1</Pages>
  <Words>12209</Words>
  <Characters>69592</Characters>
  <Application>Microsoft Office Word</Application>
  <DocSecurity>0</DocSecurity>
  <Lines>579</Lines>
  <Paragraphs>163</Paragraphs>
  <ScaleCrop>false</ScaleCrop>
  <Company/>
  <LinksUpToDate>false</LinksUpToDate>
  <CharactersWithSpaces>8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178</cp:revision>
  <dcterms:created xsi:type="dcterms:W3CDTF">2025-04-28T05:26:00Z</dcterms:created>
  <dcterms:modified xsi:type="dcterms:W3CDTF">2025-04-30T07:44:00Z</dcterms:modified>
</cp:coreProperties>
</file>